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92F56" w:rsidRDefault="003C2CE9">
      <w:pPr>
        <w:rPr>
          <w:b/>
          <w:sz w:val="26"/>
          <w:szCs w:val="26"/>
        </w:rPr>
      </w:pPr>
      <w:r>
        <w:rPr>
          <w:b/>
          <w:sz w:val="26"/>
          <w:szCs w:val="26"/>
        </w:rPr>
        <w:t>Additional file 3: List of excluded studies</w:t>
      </w:r>
      <w:bookmarkStart w:id="0" w:name="_GoBack"/>
      <w:bookmarkEnd w:id="0"/>
    </w:p>
    <w:tbl>
      <w:tblPr>
        <w:tblStyle w:val="PlainTable2"/>
        <w:tblW w:w="9214" w:type="dxa"/>
        <w:tblBorders>
          <w:top w:val="single" w:sz="4" w:space="0" w:color="auto"/>
          <w:bottom w:val="single" w:sz="4" w:space="0" w:color="auto"/>
          <w:insideH w:val="single" w:sz="4" w:space="0" w:color="7F7F7F" w:themeColor="text1" w:themeTint="80"/>
        </w:tblBorders>
        <w:tblLook w:val="04A0" w:firstRow="1" w:lastRow="0" w:firstColumn="1" w:lastColumn="0" w:noHBand="0" w:noVBand="1"/>
      </w:tblPr>
      <w:tblGrid>
        <w:gridCol w:w="2694"/>
        <w:gridCol w:w="6520"/>
      </w:tblGrid>
      <w:tr w:rsidR="000C220D" w:rsidRPr="009067B0" w:rsidTr="00243FF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none" w:sz="0" w:space="0" w:color="auto"/>
            </w:tcBorders>
          </w:tcPr>
          <w:p w:rsidR="000C220D" w:rsidRPr="009067B0" w:rsidRDefault="000C220D" w:rsidP="00243FFD">
            <w:pPr>
              <w:spacing w:line="276" w:lineRule="auto"/>
            </w:pPr>
            <w:r w:rsidRPr="009067B0">
              <w:t>Study ID</w:t>
            </w:r>
          </w:p>
        </w:tc>
        <w:tc>
          <w:tcPr>
            <w:tcW w:w="6520" w:type="dxa"/>
            <w:tcBorders>
              <w:bottom w:val="none" w:sz="0" w:space="0" w:color="auto"/>
            </w:tcBorders>
          </w:tcPr>
          <w:p w:rsidR="000C220D" w:rsidRPr="009067B0" w:rsidRDefault="000C220D" w:rsidP="00243FFD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Reason for Exclusion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Agerbo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Agerbo&lt;/Author&gt;&lt;Year&gt;2005&lt;/Year&gt;&lt;RecNum&gt;268&lt;/RecNum&gt;&lt;DisplayText&gt;[1]&lt;/DisplayText&gt;&lt;record&gt;&lt;rec-number&gt;268&lt;/rec-number&gt;&lt;foreign-keys&gt;&lt;key app="EN" db-id="dp0vpt5ttzvffee02eppaexdd92zead9tzf9" timestamp="1436520999"&gt;268&lt;/key&gt;&lt;/foreign-keys&gt;&lt;ref-type name="Journal Article"&gt;17&lt;/ref-type&gt;&lt;contributors&gt;&lt;authors&gt;&lt;author&gt;Agerbo, Esben&lt;/author&gt;&lt;/authors&gt;&lt;/contributors&gt;&lt;titles&gt;&lt;title&gt;Midlife suicide risk, partner’s psychiatric illness, spouse and child bereavement by suicide or other modes of death: a gender specific study&lt;/title&gt;&lt;secondary-title&gt;Journal of Epidemiology and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407-412&lt;/pages&gt;&lt;volume&gt;59&lt;/volume&gt;&lt;number&gt;5&lt;/number&gt;&lt;dates&gt;&lt;year&gt;2005&lt;/year&gt;&lt;pub-dates&gt;&lt;date&gt;May 1, 2005&lt;/date&gt;&lt;/pub-dates&gt;&lt;/dates&gt;&lt;urls&gt;&lt;related-urls&gt;&lt;url&gt;http://jech.bmj.com/content/59/5/407.abstract&lt;/url&gt;&lt;/related-urls&gt;&lt;/urls&gt;&lt;electronic-resource-num&gt;10.1136/jech.2004.024950&lt;/electronic-resource-num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1]</w:t>
            </w:r>
            <w:r w:rsidRPr="009067B0">
              <w:fldChar w:fldCharType="end"/>
            </w:r>
          </w:p>
        </w:tc>
        <w:tc>
          <w:tcPr>
            <w:tcW w:w="6520" w:type="dxa"/>
            <w:tcBorders>
              <w:top w:val="none" w:sz="0" w:space="0" w:color="auto"/>
              <w:bottom w:val="none" w:sz="0" w:space="0" w:color="auto"/>
            </w:tcBorders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Use of non-bereaved controls; 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Boele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Boelen&lt;/Author&gt;&lt;Year&gt;2007&lt;/Year&gt;&lt;RecNum&gt;375&lt;/RecNum&gt;&lt;DisplayText&gt;[2]&lt;/DisplayText&gt;&lt;record&gt;&lt;rec-number&gt;375&lt;/rec-number&gt;&lt;foreign-keys&gt;&lt;key app="EN" db-id="dp0vpt5ttzvffee02eppaexdd92zead9tzf9" timestamp="1441977772"&gt;375&lt;/key&gt;&lt;/foreign-keys&gt;&lt;ref-type name="Journal Article"&gt;17&lt;/ref-type&gt;&lt;contributors&gt;&lt;authors&gt;&lt;author&gt;Boelen, Paul A&lt;/author&gt;&lt;author&gt;Prigerson, Holly G&lt;/author&gt;&lt;/authors&gt;&lt;/contributors&gt;&lt;titles&gt;&lt;title&gt;The influence of symptoms of prolonged grief disorder, depression, and anxiety on quality of life among bereaved adults&lt;/title&gt;&lt;secondary-title&gt;European archives of psychiatry and clinical neuroscience&lt;/secondary-title&gt;&lt;/titles&gt;&lt;periodical&gt;&lt;full-title&gt;European Archives of Psychiatry and Clinical Neuroscience&lt;/full-title&gt;&lt;abbr-1&gt;Eur. Arch. Psychiatry Clin. Neurosci.&lt;/abbr-1&gt;&lt;abbr-2&gt;Eur Arch Psychiatry Clin Neurosci&lt;/abbr-2&gt;&lt;abbr-3&gt;European Archives of Psychiatry &amp;amp; Clinical Neuroscience&lt;/abbr-3&gt;&lt;/periodical&gt;&lt;pages&gt;444-452&lt;/pages&gt;&lt;volume&gt;257&lt;/volume&gt;&lt;number&gt;8&lt;/number&gt;&lt;dates&gt;&lt;year&gt;2007&lt;/year&gt;&lt;/dates&gt;&lt;isbn&gt;0940-1334&lt;/isbn&gt;&lt;urls&gt;&lt;/urls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2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 xml:space="preserve">Not exposure of interest 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Bolton et al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Bolton&lt;/Author&gt;&lt;Year&gt;2016&lt;/Year&gt;&lt;RecNum&gt;747&lt;/RecNum&gt;&lt;DisplayText&gt;[3]&lt;/DisplayText&gt;&lt;record&gt;&lt;rec-number&gt;747&lt;/rec-number&gt;&lt;foreign-keys&gt;&lt;key app="EN" db-id="dp0vpt5ttzvffee02eppaexdd92zead9tzf9" timestamp="1454670516"&gt;747&lt;/key&gt;&lt;/foreign-keys&gt;&lt;ref-type name="Journal Article"&gt;17&lt;/ref-type&gt;&lt;contributors&gt;&lt;authors&gt;&lt;author&gt;Bolton, James M.&lt;/author&gt;&lt;author&gt;Au, Wendy&lt;/author&gt;&lt;author&gt;Chateau, Dan&lt;/author&gt;&lt;author&gt;Walld, Randy&lt;/author&gt;&lt;author&gt;Leslie, William D.&lt;/author&gt;&lt;author&gt;Enns, Jessica&lt;/author&gt;&lt;author&gt;Martens, Patricia J.&lt;/author&gt;&lt;author&gt;Katz, Laurence Y.&lt;/author&gt;&lt;author&gt;Logsetty, Sarvesh&lt;/author&gt;&lt;author&gt;Sareen, Jitender&lt;/author&gt;&lt;/authors&gt;&lt;/contributors&gt;&lt;titles&gt;&lt;title&gt;Bereavement after sibling death: a population-based longitudinal case-control study&lt;/title&gt;&lt;secondary-title&gt;World Psychiatry&lt;/secondary-title&gt;&lt;/titles&gt;&lt;periodical&gt;&lt;full-title&gt;World Psychiatry&lt;/full-title&gt;&lt;abbr-1&gt;World psychiatry : official journal of the World Psychiatric Association (WPA)&lt;/abbr-1&gt;&lt;/periodical&gt;&lt;pages&gt;59-66&lt;/pages&gt;&lt;volume&gt;15&lt;/volume&gt;&lt;number&gt;1&lt;/number&gt;&lt;keywords&gt;&lt;keyword&gt;Sibling&lt;/keyword&gt;&lt;keyword&gt;bereavement&lt;/keyword&gt;&lt;keyword&gt;epidemiology&lt;/keyword&gt;&lt;keyword&gt;depression&lt;/keyword&gt;&lt;keyword&gt;suicide&lt;/keyword&gt;&lt;keyword&gt;mental disorder&lt;/keyword&gt;&lt;/keywords&gt;&lt;dates&gt;&lt;year&gt;2016&lt;/year&gt;&lt;/dates&gt;&lt;isbn&gt;2051-5545&lt;/isbn&gt;&lt;urls&gt;&lt;related-urls&gt;&lt;url&gt;http://dx.doi.org/10.1002/wps.20293&lt;/url&gt;&lt;/related-urls&gt;&lt;/urls&gt;&lt;electronic-resource-num&gt;10.1002/wps.20293&lt;/electronic-resource-num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3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Brent et al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Brent&lt;/Author&gt;&lt;Year&gt;1996&lt;/Year&gt;&lt;RecNum&gt;390&lt;/RecNum&gt;&lt;DisplayText&gt;[4]&lt;/DisplayText&gt;&lt;record&gt;&lt;rec-number&gt;390&lt;/rec-number&gt;&lt;foreign-keys&gt;&lt;key app="EN" db-id="dp0vpt5ttzvffee02eppaexdd92zead9tzf9" timestamp="1442229001"&gt;390&lt;/key&gt;&lt;/foreign-keys&gt;&lt;ref-type name="Journal Article"&gt;17&lt;/ref-type&gt;&lt;contributors&gt;&lt;authors&gt;&lt;author&gt;Brent, D. A.&lt;/author&gt;&lt;author&gt;Moritz, G.&lt;/author&gt;&lt;author&gt;Bridge, J.&lt;/author&gt;&lt;author&gt;Perper, J.&lt;/author&gt;&lt;author&gt;Canobbio, R.&lt;/author&gt;&lt;/authors&gt;&lt;/contributors&gt;&lt;titles&gt;&lt;title&gt;The impact of adolescent suicide on siblings and parents: a longitudinal follow-up&lt;/title&gt;&lt;secondary-title&gt;Suicide &amp;amp; Life-Threatening Behavior&lt;/secondary-title&gt;&lt;/titles&gt;&lt;periodical&gt;&lt;full-title&gt;Suicide and Life-Threatening Behavior&lt;/full-title&gt;&lt;abbr-1&gt;Suicide Life Threat. Behav.&lt;/abbr-1&gt;&lt;abbr-2&gt;Suicide Life Threat Behav&lt;/abbr-2&gt;&lt;abbr-3&gt;Suicide &amp;amp; Life-Threatening Behavior&lt;/abbr-3&gt;&lt;/periodical&gt;&lt;pages&gt;253-9&lt;/pages&gt;&lt;volume&gt;26&lt;/volume&gt;&lt;number&gt;3&lt;/number&gt;&lt;dates&gt;&lt;year&gt;1996&lt;/year&gt;&lt;/dates&gt;&lt;accession-num&gt;8897664&lt;/accession-num&gt;&lt;work-type&gt;Research Support, U.S. Gov&amp;apos;t, P.H.S.&lt;/work-type&gt;&lt;urls&gt;&lt;/urls&gt;&lt;remote-database-name&gt;MEDLINE&lt;/remote-database-name&gt;&lt;remote-database-provider&gt;Ovid Technologies&lt;/remote-database-provider&gt;&lt;research-notes&gt;Not relevant as non-bereaved controls were used&lt;/research-notes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4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Use of non-bereaved controls; 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Brent et al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Brent&lt;/Author&gt;&lt;Year&gt;1996&lt;/Year&gt;&lt;RecNum&gt;1024&lt;/RecNum&gt;&lt;DisplayText&gt;[5]&lt;/DisplayText&gt;&lt;record&gt;&lt;rec-number&gt;1024&lt;/rec-number&gt;&lt;foreign-keys&gt;&lt;key app="EN" db-id="dp0vpt5ttzvffee02eppaexdd92zead9tzf9" timestamp="1507300696"&gt;1024&lt;/key&gt;&lt;/foreign-keys&gt;&lt;ref-type name="Journal Article"&gt;17&lt;/ref-type&gt;&lt;contributors&gt;&lt;authors&gt;&lt;author&gt;Brent, D. A.&lt;/author&gt;&lt;author&gt;Bridge, J.&lt;/author&gt;&lt;author&gt;Johnson, B. A.&lt;/author&gt;&lt;author&gt;Connolly, J.&lt;/author&gt;&lt;/authors&gt;&lt;/contributors&gt;&lt;auth-address&gt;Western Psychiatric Institute and Clinic, Pittsburgh, Pa, USA.&lt;/auth-address&gt;&lt;titles&gt;&lt;title&gt;Suicidal behavior runs in families. A controlled family study of adolescent suicide victims&lt;/title&gt;&lt;secondary-title&gt;Arch Gen Psychiatry&lt;/secondary-title&gt;&lt;alt-title&gt;Archives of general psychiatry&lt;/alt-title&gt;&lt;/titles&gt;&lt;periodical&gt;&lt;full-title&gt;Archives of General Psychiatry&lt;/full-title&gt;&lt;abbr-1&gt;Arch. Gen. Psychiatry&lt;/abbr-1&gt;&lt;abbr-2&gt;Arch Gen Psychiatry&lt;/abbr-2&gt;&lt;/periodical&gt;&lt;alt-periodical&gt;&lt;full-title&gt;Archives of General Psychiatry&lt;/full-title&gt;&lt;abbr-1&gt;Arch. Gen. Psychiatry&lt;/abbr-1&gt;&lt;abbr-2&gt;Arch Gen Psychiatry&lt;/abbr-2&gt;&lt;/alt-periodical&gt;&lt;pages&gt;1145-52&lt;/pages&gt;&lt;volume&gt;53&lt;/volume&gt;&lt;number&gt;12&lt;/number&gt;&lt;edition&gt;1996/12/01&lt;/edition&gt;&lt;keywords&gt;&lt;keyword&gt;Adolescent&lt;/keyword&gt;&lt;keyword&gt;Adult&lt;/keyword&gt;&lt;keyword&gt;Age Factors&lt;/keyword&gt;&lt;keyword&gt;Aggression/psychology&lt;/keyword&gt;&lt;keyword&gt;Confidence Intervals&lt;/keyword&gt;&lt;keyword&gt;*Family&lt;/keyword&gt;&lt;keyword&gt;Female&lt;/keyword&gt;&lt;keyword&gt;Humans&lt;/keyword&gt;&lt;keyword&gt;Male&lt;/keyword&gt;&lt;keyword&gt;Mental Disorders/*epidemiology&lt;/keyword&gt;&lt;keyword&gt;Odds Ratio&lt;/keyword&gt;&lt;keyword&gt;Pedigree&lt;/keyword&gt;&lt;keyword&gt;Prevalence&lt;/keyword&gt;&lt;keyword&gt;Suicide/psychology/*statistics &amp;amp; numerical data&lt;/keyword&gt;&lt;keyword&gt;Suicide, Attempted/psychology/*statistics &amp;amp; numerical data&lt;/keyword&gt;&lt;/keywords&gt;&lt;dates&gt;&lt;year&gt;1996&lt;/year&gt;&lt;pub-dates&gt;&lt;date&gt;Dec&lt;/date&gt;&lt;/pub-dates&gt;&lt;/dates&gt;&lt;isbn&gt;0003-990X (Print)&amp;#xD;0003-990x&lt;/isbn&gt;&lt;accession-num&gt;8956681&lt;/accession-num&gt;&lt;urls&gt;&lt;/urls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5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Use of non-bereaved controls; 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Brent et al</w:t>
            </w:r>
            <w:r w:rsidRPr="009067B0">
              <w:fldChar w:fldCharType="begin">
                <w:fldData xml:space="preserve">PEVuZE5vdGU+PENpdGU+PEF1dGhvcj5CcmVudDwvQXV0aG9yPjxZZWFyPjIwMDk8L1llYXI+PFJl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</w:fldData>
              </w:fldChar>
            </w:r>
            <w:r w:rsidRPr="009067B0">
              <w:rPr>
                <w:b w:val="0"/>
              </w:rPr>
              <w:instrText xml:space="preserve"> ADDIN EN.CITE </w:instrText>
            </w:r>
            <w:r w:rsidRPr="009067B0">
              <w:fldChar w:fldCharType="begin">
                <w:fldData xml:space="preserve">PEVuZE5vdGU+PENpdGU+PEF1dGhvcj5CcmVudDwvQXV0aG9yPjxZZWFyPjIwMDk8L1llYXI+PFJl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</w:fldData>
              </w:fldChar>
            </w:r>
            <w:r w:rsidRPr="009067B0">
              <w:rPr>
                <w:b w:val="0"/>
              </w:rPr>
              <w:instrText xml:space="preserve"> ADDIN EN.CITE.DATA </w:instrText>
            </w:r>
            <w:r w:rsidRPr="009067B0">
              <w:fldChar w:fldCharType="end"/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6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 comparison group; 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Brent et al</w:t>
            </w:r>
            <w:r w:rsidRPr="009067B0">
              <w:fldChar w:fldCharType="begin">
                <w:fldData xml:space="preserve">PEVuZE5vdGU+PENpdGU+PEF1dGhvcj5CcmVudDwvQXV0aG9yPjxZZWFyPjIwMTI8L1llYXI+PFJl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 </w:instrText>
            </w:r>
            <w:r w:rsidRPr="009067B0">
              <w:fldChar w:fldCharType="begin">
                <w:fldData xml:space="preserve">PEVuZE5vdGU+PENpdGU+PEF1dGhvcj5CcmVudDwvQXV0aG9yPjxZZWFyPjIwMTI8L1llYXI+PFJl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.DATA </w:instrText>
            </w:r>
            <w:r w:rsidRPr="009067B0">
              <w:fldChar w:fldCharType="end"/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7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Use of non-bereaved controls; 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Brent et al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Brent&lt;/Author&gt;&lt;Year&gt;2015&lt;/Year&gt;&lt;RecNum&gt;306&lt;/RecNum&gt;&lt;DisplayText&gt;[8]&lt;/DisplayText&gt;&lt;record&gt;&lt;rec-number&gt;306&lt;/rec-number&gt;&lt;foreign-keys&gt;&lt;key app="EN" db-id="dp0vpt5ttzvffee02eppaexdd92zead9tzf9" timestamp="1441803092"&gt;306&lt;/key&gt;&lt;/foreign-keys&gt;&lt;ref-type name="Journal Article"&gt;17&lt;/ref-type&gt;&lt;contributors&gt;&lt;authors&gt;&lt;author&gt;Brent, David A&lt;/author&gt;&lt;author&gt;Melhem, Nadine M&lt;/author&gt;&lt;author&gt;Oquendo, Maria&lt;/author&gt;&lt;author&gt;Burke, Ainsley&lt;/author&gt;&lt;author&gt;Birmaher, Boris&lt;/author&gt;&lt;author&gt;Stanley, Barbara&lt;/author&gt;&lt;author&gt;Biernesser, Candice&lt;/author&gt;&lt;author&gt;Keilp, John&lt;/author&gt;&lt;author&gt;Kolko, David&lt;/author&gt;&lt;author&gt;Ellis, Steve&lt;/author&gt;&lt;/authors&gt;&lt;/contributors&gt;&lt;titles&gt;&lt;title&gt;Familial Pathways to Early-Onset Suicide Attempt A 5.6-Year Prospective Study&lt;/title&gt;&lt;secondary-title&gt;JAMA psychiatry&lt;/secondary-title&gt;&lt;/titles&gt;&lt;periodical&gt;&lt;full-title&gt;JAMA Psychiatry&lt;/full-title&gt;&lt;/periodical&gt;&lt;pages&gt;160-168&lt;/pages&gt;&lt;volume&gt;72&lt;/volume&gt;&lt;number&gt;2&lt;/number&gt;&lt;dates&gt;&lt;year&gt;2015&lt;/year&gt;&lt;/dates&gt;&lt;isbn&gt;2168-622X&lt;/isbn&gt;&lt;urls&gt;&lt;/urls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8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exposure of interest; 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Bro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Ccm9uPC9BdXRob3I+PFllYXI+MTk5MTwvWWVhcj48UmVj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 </w:instrText>
            </w:r>
            <w:r w:rsidRPr="009067B0">
              <w:fldChar w:fldCharType="begin">
                <w:fldData xml:space="preserve">PEVuZE5vdGU+PENpdGU+PEF1dGhvcj5Ccm9uPC9BdXRob3I+PFllYXI+MTk5MTwvWWVhcj48UmVj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.DATA </w:instrText>
            </w:r>
            <w:r w:rsidRPr="009067B0">
              <w:fldChar w:fldCharType="end"/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9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Byrne and Raphael</w:t>
            </w:r>
            <w:r w:rsidRPr="009067B0">
              <w:fldChar w:fldCharType="begin">
                <w:fldData xml:space="preserve">PEVuZE5vdGU+PENpdGU+PEF1dGhvcj5CeXJuZTwvQXV0aG9yPjxZZWFyPjE5OTc8L1llYXI+PFJl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=
</w:fldData>
              </w:fldChar>
            </w:r>
            <w:r w:rsidRPr="009067B0">
              <w:rPr>
                <w:b w:val="0"/>
              </w:rPr>
              <w:instrText xml:space="preserve"> ADDIN EN.CITE </w:instrText>
            </w:r>
            <w:r w:rsidRPr="009067B0">
              <w:fldChar w:fldCharType="begin">
                <w:fldData xml:space="preserve">PEVuZE5vdGU+PENpdGU+PEF1dGhvcj5CeXJuZTwvQXV0aG9yPjxZZWFyPjE5OTc8L1llYXI+PFJl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=
</w:fldData>
              </w:fldChar>
            </w:r>
            <w:r w:rsidRPr="009067B0">
              <w:rPr>
                <w:b w:val="0"/>
              </w:rPr>
              <w:instrText xml:space="preserve"> ADDIN EN.CITE.DATA </w:instrText>
            </w:r>
            <w:r w:rsidRPr="009067B0">
              <w:fldChar w:fldCharType="end"/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10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Use of non-bereaved controls; not exposur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Cerel et al</w:t>
            </w:r>
            <w:r w:rsidRPr="009067B0">
              <w:fldChar w:fldCharType="begin">
                <w:fldData xml:space="preserve">PEVuZE5vdGU+PENpdGU+PEF1dGhvcj5DZXJlbDwvQXV0aG9yPjxZZWFyPjIwMDA8L1llYXI+PFJl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 </w:instrText>
            </w:r>
            <w:r w:rsidRPr="009067B0">
              <w:fldChar w:fldCharType="begin">
                <w:fldData xml:space="preserve">PEVuZE5vdGU+PENpdGU+PEF1dGhvcj5DZXJlbDwvQXV0aG9yPjxZZWFyPjIwMDA8L1llYXI+PFJl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.DATA </w:instrText>
            </w:r>
            <w:r w:rsidRPr="009067B0">
              <w:fldChar w:fldCharType="end"/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11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Cerel et al</w:t>
            </w:r>
            <w:r w:rsidRPr="009067B0">
              <w:fldChar w:fldCharType="begin">
                <w:fldData xml:space="preserve">PEVuZE5vdGU+PENpdGU+PEF1dGhvcj5DZXJlbDwvQXV0aG9yPjxZZWFyPjIwMTM8L1llYXI+PFJl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9067B0">
              <w:rPr>
                <w:b w:val="0"/>
              </w:rPr>
              <w:instrText xml:space="preserve"> ADDIN EN.CITE </w:instrText>
            </w:r>
            <w:r w:rsidRPr="009067B0">
              <w:fldChar w:fldCharType="begin">
                <w:fldData xml:space="preserve">PEVuZE5vdGU+PENpdGU+PEF1dGhvcj5DZXJlbDwvQXV0aG9yPjxZZWFyPjIwMTM8L1llYXI+PFJl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</w:fldData>
              </w:fldChar>
            </w:r>
            <w:r w:rsidRPr="009067B0">
              <w:rPr>
                <w:b w:val="0"/>
              </w:rPr>
              <w:instrText xml:space="preserve"> ADDIN EN.CITE.DATA </w:instrText>
            </w:r>
            <w:r w:rsidRPr="009067B0">
              <w:fldChar w:fldCharType="end"/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12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 comparison group; 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Chen et al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Chen&lt;/Author&gt;&lt;Year&gt;1999&lt;/Year&gt;&lt;RecNum&gt;154&lt;/RecNum&gt;&lt;DisplayText&gt;[13]&lt;/DisplayText&gt;&lt;record&gt;&lt;rec-number&gt;154&lt;/rec-number&gt;&lt;foreign-keys&gt;&lt;key app="EN" db-id="dp0vpt5ttzvffee02eppaexdd92zead9tzf9" timestamp="1425981775"&gt;154&lt;/key&gt;&lt;/foreign-keys&gt;&lt;ref-type name="Journal Article"&gt;17&lt;/ref-type&gt;&lt;contributors&gt;&lt;authors&gt;&lt;author&gt;Chen, J. H.&lt;/author&gt;&lt;author&gt;Bierhals ,A. J.&lt;/author&gt;&lt;author&gt;Prigerson, H. G.&lt;/author&gt;&lt;author&gt;Kasl, S. V.&lt;/author&gt;&lt;author&gt;Mazure, C. M.&lt;/author&gt;&lt;author&gt;Jacobs, S.&lt;/author&gt;&lt;/authors&gt;&lt;/contributors&gt;&lt;titles&gt;&lt;title&gt;Gender differences in the effects of bereavement-related psychological distress in health outcomes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367-380&lt;/pages&gt;&lt;volume&gt;29&lt;/volume&gt;&lt;number&gt;02&lt;/number&gt;&lt;dates&gt;&lt;year&gt;1999&lt;/year&gt;&lt;/dates&gt;&lt;isbn&gt;1469-8978&lt;/isbn&gt;&lt;urls&gt;&lt;related-urls&gt;&lt;url&gt;http://dx.doi.org/10.1017/S0033291798008137&lt;/url&gt;&lt;/related-urls&gt;&lt;/urls&gt;&lt;electronic-resource-num&gt;doi:null&lt;/electronic-resource-num&gt;&lt;access-date&gt;1999&lt;/access-date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13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exposur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Clarke and Wrigley</w:t>
            </w:r>
            <w:r w:rsidRPr="009067B0">
              <w:fldChar w:fldCharType="begin"/>
            </w:r>
            <w:r w:rsidRPr="009067B0">
              <w:rPr>
                <w:b w:val="0"/>
              </w:rPr>
              <w:instrText xml:space="preserve"> ADDIN EN.CITE &lt;EndNote&gt;&lt;Cite&gt;&lt;Author&gt;Clarke&lt;/Author&gt;&lt;Year&gt;2014&lt;/Year&gt;&lt;RecNum&gt;1027&lt;/RecNum&gt;&lt;DisplayText&gt;[14]&lt;/DisplayText&gt;&lt;record&gt;&lt;rec-number&gt;1027&lt;/rec-number&gt;&lt;foreign-keys&gt;&lt;key app="EN" db-id="dp0vpt5ttzvffee02eppaexdd92zead9tzf9" timestamp="1507302007"&gt;1027&lt;/key&gt;&lt;/foreign-keys&gt;&lt;ref-type name="Journal Article"&gt;17&lt;/ref-type&gt;&lt;contributors&gt;&lt;authors&gt;&lt;author&gt;Clarke, Ciaran S.&lt;/author&gt;&lt;author&gt;Wrigley, Margo&lt;/author&gt;&lt;/authors&gt;&lt;/contributors&gt;&lt;titles&gt;&lt;title&gt;Suicide-related bereavement and psychiatric morbidity in the elderly&lt;/title&gt;&lt;secondary-title&gt;Irish Journal of Psychological Medicine&lt;/secondary-title&gt;&lt;/titles&gt;&lt;periodical&gt;&lt;full-title&gt;Irish Journal of Psychological Medicine&lt;/full-title&gt;&lt;abbr-1&gt;Ir. J. Psychol. Med.&lt;/abbr-1&gt;&lt;abbr-2&gt;Ir J Psychol Med&lt;/abbr-2&gt;&lt;/periodical&gt;&lt;pages&gt;22-24&lt;/pages&gt;&lt;volume&gt;21&lt;/volume&gt;&lt;number&gt;1&lt;/number&gt;&lt;edition&gt;06/01&lt;/edition&gt;&lt;keywords&gt;&lt;keyword&gt;Suicide&lt;/keyword&gt;&lt;keyword&gt;Aged&lt;/keyword&gt;&lt;keyword&gt;Bereavement&lt;/keyword&gt;&lt;keyword&gt;Grief&lt;/keyword&gt;&lt;/keywords&gt;&lt;dates&gt;&lt;year&gt;2014&lt;/year&gt;&lt;/dates&gt;&lt;publisher&gt;Cambridge University Press&lt;/publisher&gt;&lt;isbn&gt;0790-9667&lt;/isbn&gt;&lt;urls&gt;&lt;related-urls&gt;&lt;url&gt;https://www.cambridge.org/core/article/suiciderelated-bereavement-and-psychiatric-morbidity-in-the-elderly/479C12B6A76A8E6754E7CBB4174289A6&lt;/url&gt;&lt;/related-urls&gt;&lt;/urls&gt;&lt;electronic-resource-num&gt;10.1017/S0790966700008119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14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Use of non-bereaved controls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Cleiren et al</w:t>
            </w:r>
            <w:r w:rsidRPr="009067B0">
              <w:fldChar w:fldCharType="begin">
                <w:fldData xml:space="preserve">PEVuZE5vdGU+PENpdGU+PEF1dGhvcj5DbGVpcmVuPC9BdXRob3I+PFllYXI+MTk5NjwvWWVhcj48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 </w:instrText>
            </w:r>
            <w:r w:rsidRPr="009067B0">
              <w:fldChar w:fldCharType="begin">
                <w:fldData xml:space="preserve">PEVuZE5vdGU+PENpdGU+PEF1dGhvcj5DbGVpcmVuPC9BdXRob3I+PFllYXI+MTk5NjwvWWVhcj48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==
</w:fldData>
              </w:fldChar>
            </w:r>
            <w:r w:rsidRPr="009067B0">
              <w:rPr>
                <w:b w:val="0"/>
              </w:rPr>
              <w:instrText xml:space="preserve"> ADDIN EN.CITE.DATA </w:instrText>
            </w:r>
            <w:r w:rsidRPr="009067B0">
              <w:fldChar w:fldCharType="end"/>
            </w:r>
            <w:r w:rsidRPr="009067B0">
              <w:fldChar w:fldCharType="separate"/>
            </w:r>
            <w:r w:rsidRPr="009067B0">
              <w:rPr>
                <w:b w:val="0"/>
                <w:noProof/>
              </w:rPr>
              <w:t>[15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Cho et al</w:t>
            </w:r>
            <w:r>
              <w:fldChar w:fldCharType="begin"/>
            </w:r>
            <w:r>
              <w:rPr>
                <w:b w:val="0"/>
              </w:rPr>
              <w:instrText xml:space="preserve"> ADDIN EN.CITE &lt;EndNote&gt;&lt;Cite&gt;&lt;Author&gt;Cho&lt;/Author&gt;&lt;Year&gt;2016&lt;/Year&gt;&lt;RecNum&gt;879&lt;/RecNum&gt;&lt;DisplayText&gt;[16]&lt;/DisplayText&gt;&lt;record&gt;&lt;rec-number&gt;879&lt;/rec-number&gt;&lt;foreign-keys&gt;&lt;key app="EN" db-id="dp0vpt5ttzvffee02eppaexdd92zead9tzf9" timestamp="1490606177"&gt;879&lt;/key&gt;&lt;/foreign-keys&gt;&lt;ref-type name="Journal Article"&gt;17&lt;/ref-type&gt;&lt;contributors&gt;&lt;authors&gt;&lt;author&gt;Cho, Jaelim&lt;/author&gt;&lt;author&gt;Jung, Sang Hyuk&lt;/author&gt;&lt;author&gt;Kim, Changsoo&lt;/author&gt;&lt;author&gt;Suh, Mina&lt;/author&gt;&lt;author&gt;Choi, Yoon Jung&lt;/author&gt;&lt;author&gt;Sohn, Jungwoo&lt;/author&gt;&lt;author&gt;Cho, Seong-Kyung&lt;/author&gt;&lt;author&gt;Suh, Il&lt;/author&gt;&lt;author&gt;Shin, Dong Chun&lt;/author&gt;&lt;author&gt;Rexrode, Kathryn M.&lt;/author&gt;&lt;/authors&gt;&lt;/contributors&gt;&lt;titles&gt;&lt;title&gt;Suicide loss, changes in medical care utilization, and hospitalization for cardiovascular disease and diabetes mellitus&lt;/title&gt;&lt;secondary-title&gt;European Heart Journal&lt;/secondary-title&gt;&lt;/titles&gt;&lt;periodical&gt;&lt;full-title&gt;European Heart Journal&lt;/full-title&gt;&lt;abbr-1&gt;Eur. Heart J.&lt;/abbr-1&gt;&lt;abbr-2&gt;Eur Heart J&lt;/abbr-2&gt;&lt;/periodical&gt;&lt;pages&gt;764-770&lt;/pages&gt;&lt;volume&gt;37&lt;/volume&gt;&lt;number&gt;9&lt;/number&gt;&lt;dates&gt;&lt;year&gt;2016&lt;/year&gt;&lt;/dates&gt;&lt;isbn&gt;0195-668X&lt;/isbn&gt;&lt;urls&gt;&lt;related-urls&gt;&lt;url&gt;http://dx.doi.org/10.1093/eurheartj/ehv448&lt;/url&gt;&lt;/related-urls&gt;&lt;/urls&gt;&lt;electronic-resource-num&gt;10.1093/eurheartj/ehv448&lt;/electronic-resource-num&gt;&lt;/record&gt;&lt;/Cite&gt;&lt;/EndNote&gt;</w:instrText>
            </w:r>
            <w:r>
              <w:fldChar w:fldCharType="separate"/>
            </w:r>
            <w:r>
              <w:rPr>
                <w:b w:val="0"/>
                <w:noProof/>
              </w:rPr>
              <w:t>[16]</w:t>
            </w:r>
            <w:r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se of non-bereaved controls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De Groot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de Groot&lt;/Author&gt;&lt;Year&gt;2013&lt;/Year&gt;&lt;RecNum&gt;150&lt;/RecNum&gt;&lt;DisplayText&gt;[17]&lt;/DisplayText&gt;&lt;record&gt;&lt;rec-number&gt;150&lt;/rec-number&gt;&lt;foreign-keys&gt;&lt;key app="EN" db-id="dp0vpt5ttzvffee02eppaexdd92zead9tzf9" timestamp="1425926769"&gt;150&lt;/key&gt;&lt;/foreign-keys&gt;&lt;ref-type name="Book"&gt;6&lt;/ref-type&gt;&lt;contributors&gt;&lt;authors&gt;&lt;author&gt;de Groot, Marieke&lt;/author&gt;&lt;author&gt;Kollen, Boudewijn J&lt;/author&gt;&lt;/authors&gt;&lt;/contributors&gt;&lt;titles&gt;&lt;title&gt;Course of bereavement over 8-10 years in first degree relatives and spouses of people who committed suicide: longitudinal community based cohort study&lt;/title&gt;&lt;/titles&gt;&lt;volume&gt;347&lt;/volume&gt;&lt;dates&gt;&lt;year&gt;2013&lt;/year&gt;&lt;pub-dates&gt;&lt;date&gt;2013-10-02 10:41:26&lt;/date&gt;&lt;/pub-dates&gt;&lt;/dates&gt;&lt;work-type&gt;Journal Article&lt;/work-type&gt;&lt;urls&gt;&lt;related-urls&gt;&lt;url&gt;http://www.bmj.com/bmj/347/bmj.f5519.full.pdf&lt;/url&gt;&lt;/related-urls&gt;&lt;/urls&gt;&lt;electronic-resource-num&gt;10.1136/bmj.f5519&lt;/electronic-resource-num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17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Dyregrov and Dyregrov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Dyregrov&lt;/Author&gt;&lt;Year&gt;2005&lt;/Year&gt;&lt;RecNum&gt;40&lt;/RecNum&gt;&lt;DisplayText&gt;[18]&lt;/DisplayText&gt;&lt;record&gt;&lt;rec-number&gt;40&lt;/rec-number&gt;&lt;foreign-keys&gt;&lt;key app="EN" db-id="dp0vpt5ttzvffee02eppaexdd92zead9tzf9" timestamp="1418662581"&gt;40&lt;/key&gt;&lt;/foreign-keys&gt;&lt;ref-type name="Journal Article"&gt;17&lt;/ref-type&gt;&lt;contributors&gt;&lt;authors&gt;&lt;author&gt;Dyregrov, Kari&lt;/author&gt;&lt;author&gt;Dyregrov, Atle&lt;/author&gt;&lt;/authors&gt;&lt;/contributors&gt;&lt;titles&gt;&lt;title&gt;Siblings After Suicide—“The Forgotten Bereaved”&lt;/title&gt;&lt;secondary-title&gt;Suicide and Life-Threatening Behavior&lt;/secondary-title&gt;&lt;/titles&gt;&lt;periodical&gt;&lt;full-title&gt;Suicide and Life-Threatening Behavior&lt;/full-title&gt;&lt;abbr-1&gt;Suicide Life Threat. Behav.&lt;/abbr-1&gt;&lt;abbr-2&gt;Suicide Life Threat Behav&lt;/abbr-2&gt;&lt;abbr-3&gt;Suicide &amp;amp; Life-Threatening Behavior&lt;/abbr-3&gt;&lt;/periodical&gt;&lt;pages&gt;714-724&lt;/pages&gt;&lt;volume&gt;35&lt;/volume&gt;&lt;number&gt;6&lt;/number&gt;&lt;dates&gt;&lt;year&gt;2005&lt;/year&gt;&lt;/dates&gt;&lt;publisher&gt;Blackwell Publishing Ltd&lt;/publisher&gt;&lt;isbn&gt;1943-278X&lt;/isbn&gt;&lt;urls&gt;&lt;related-urls&gt;&lt;url&gt;http://dx.doi.org/10.1521/suli.2005.35.6.714&lt;/url&gt;&lt;url&gt;http://onlinelibrary.wiley.com/store/10.1521/suli.2005.35.6.714/asset/suli.2005.35.6.714.pdf?v=1&amp;amp;t=i7geokzq&amp;amp;s=f8ed28c513b910c985b37ea7e34296c488144adc&lt;/url&gt;&lt;/related-urls&gt;&lt;/urls&gt;&lt;electronic-resource-num&gt;10.1521/suli.2005.35.6.714&lt;/electronic-resource-num&gt;&lt;research-notes&gt;Physical illness and insomnia&lt;/research-notes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18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 xml:space="preserve">No comparison group 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Erlangsen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Erlangsen&lt;/Author&gt;&lt;Year&gt;2004&lt;/Year&gt;&lt;RecNum&gt;1&lt;/RecNum&gt;&lt;DisplayText&gt;[19]&lt;/DisplayText&gt;&lt;record&gt;&lt;rec-number&gt;1&lt;/rec-number&gt;&lt;foreign-keys&gt;&lt;key app="EN" db-id="dp0vpt5ttzvffee02eppaexdd92zead9tzf9" timestamp="1418660494"&gt;1&lt;/key&gt;&lt;key app="ENWeb" db-id=""&gt;0&lt;/key&gt;&lt;/foreign-keys&gt;&lt;ref-type name="Journal Article"&gt;17&lt;/ref-type&gt;&lt;contributors&gt;&lt;authors&gt;&lt;author&gt;Erlangsen, A.&lt;/author&gt;&lt;author&gt;Jeune, B.&lt;/author&gt;&lt;author&gt;Bille-Brahe, U.&lt;/author&gt;&lt;author&gt;Vaupel, J. W.&lt;/author&gt;&lt;/authors&gt;&lt;/contributors&gt;&lt;auth-address&gt;Max Planck Institute for Demographic Research, Konrad-Zuse Strasse 1, D-18057 Rostock, Germany. aer@ncrr.dk&lt;/auth-address&gt;&lt;titles&gt;&lt;title&gt;Loss of partner and suicide risks among oldest old: a population-based register study&lt;/title&gt;&lt;secondary-title&gt;Age Ageing&lt;/secondary-title&gt;&lt;alt-title&gt;Age and ageing&lt;/alt-title&gt;&lt;/titles&gt;&lt;periodical&gt;&lt;full-title&gt;Age and Ageing&lt;/full-title&gt;&lt;abbr-1&gt;Age Ageing&lt;/abbr-1&gt;&lt;abbr-2&gt;Age Ageing&lt;/abbr-2&gt;&lt;abbr-3&gt;Age &amp;amp; Ageing&lt;/abbr-3&gt;&lt;/periodical&gt;&lt;alt-periodical&gt;&lt;full-title&gt;Age and Ageing&lt;/full-title&gt;&lt;abbr-1&gt;Age Ageing&lt;/abbr-1&gt;&lt;abbr-2&gt;Age Ageing&lt;/abbr-2&gt;&lt;abbr-3&gt;Age &amp;amp; Ageing&lt;/abbr-3&gt;&lt;/alt-periodical&gt;&lt;pages&gt;378-83&lt;/pages&gt;&lt;volume&gt;33&lt;/volume&gt;&lt;number&gt;4&lt;/number&gt;&lt;keywords&gt;&lt;keyword&gt;Aged&lt;/keyword&gt;&lt;keyword&gt;Aged, 80 and over/*psychology&lt;/keyword&gt;&lt;keyword&gt;*Bereavement&lt;/keyword&gt;&lt;keyword&gt;Denmark&lt;/keyword&gt;&lt;keyword&gt;Female&lt;/keyword&gt;&lt;keyword&gt;Humans&lt;/keyword&gt;&lt;keyword&gt;Life Change Events&lt;/keyword&gt;&lt;keyword&gt;Male&lt;/keyword&gt;&lt;keyword&gt;Middle Aged&lt;/keyword&gt;&lt;keyword&gt;Suicide/*psychology/statistics &amp;amp; numerical data&lt;/keyword&gt;&lt;keyword&gt;Time Factors&lt;/keyword&gt;&lt;keyword&gt;Widowhood/*psychology&lt;/keyword&gt;&lt;/keywords&gt;&lt;dates&gt;&lt;year&gt;2004&lt;/year&gt;&lt;pub-dates&gt;&lt;date&gt;Jul&lt;/date&gt;&lt;/pub-dates&gt;&lt;/dates&gt;&lt;isbn&gt;0002-0729 (Print)&amp;#xD;0002-0729 (Linking)&lt;/isbn&gt;&lt;accession-num&gt;15151913&lt;/accession-num&gt;&lt;urls&gt;&lt;related-urls&gt;&lt;url&gt;http://www.ncbi.nlm.nih.gov/pubmed/15151913&lt;/url&gt;&lt;/related-urls&gt;&lt;/urls&gt;&lt;electronic-resource-num&gt;10.1093/ageing/afh128&lt;/electronic-resource-num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19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 xml:space="preserve">Not exposure of interest; not outcome of interest 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Feigelma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Feigelman&lt;/Author&gt;&lt;Year&gt;2009&lt;/Year&gt;&lt;RecNum&gt;431&lt;/RecNum&gt;&lt;DisplayText&gt;[20]&lt;/DisplayText&gt;&lt;record&gt;&lt;rec-number&gt;431&lt;/rec-number&gt;&lt;foreign-keys&gt;&lt;key app="EN" db-id="dp0vpt5ttzvffee02eppaexdd92zead9tzf9" timestamp="1443530678"&gt;431&lt;/key&gt;&lt;/foreign-keys&gt;&lt;ref-type name="Journal Article"&gt;17&lt;/ref-type&gt;&lt;contributors&gt;&lt;authors&gt;&lt;author&gt;Feigelman, W.&lt;/author&gt;&lt;author&gt;Jordan, J. R.&lt;/author&gt;&lt;author&gt;Gorman, B. S.&lt;/author&gt;&lt;/authors&gt;&lt;/contributors&gt;&lt;auth-address&gt;Nassau Community College, Garden City, New York 11530, USA. feigelw@ncc.edu&lt;/auth-address&gt;&lt;titles&gt;&lt;title&gt;Personal growth after a suicide loss: cross-sectional findings suggest growth after loss may be associated with better mental health among survivors&lt;/title&gt;&lt;secondary-title&gt;Omega (Westport)&lt;/secondary-title&gt;&lt;alt-title&gt;Omega&lt;/alt-title&gt;&lt;/titles&gt;&lt;periodical&gt;&lt;full-title&gt;Omega (Westport)&lt;/full-title&gt;&lt;abbr-1&gt;Omega&lt;/abbr-1&gt;&lt;/periodical&gt;&lt;alt-periodical&gt;&lt;full-title&gt;Omega (Westport)&lt;/full-title&gt;&lt;abbr-1&gt;Omega&lt;/abbr-1&gt;&lt;/alt-periodical&gt;&lt;pages&gt;181-202&lt;/pages&gt;&lt;volume&gt;59&lt;/volume&gt;&lt;number&gt;3&lt;/number&gt;&lt;edition&gt;2009/10/02&lt;/edition&gt;&lt;keywords&gt;&lt;keyword&gt;Adaptation, Psychological&lt;/keyword&gt;&lt;keyword&gt;Adolescent&lt;/keyword&gt;&lt;keyword&gt;Adult&lt;/keyword&gt;&lt;keyword&gt;Attitude to Health&lt;/keyword&gt;&lt;keyword&gt;Child&lt;/keyword&gt;&lt;keyword&gt;Cross-Sectional Studies&lt;/keyword&gt;&lt;keyword&gt;Female&lt;/keyword&gt;&lt;keyword&gt;*Grief&lt;/keyword&gt;&lt;keyword&gt;Humans&lt;/keyword&gt;&lt;keyword&gt;Male&lt;/keyword&gt;&lt;keyword&gt;Mental Health/*statistics &amp;amp; numerical data&lt;/keyword&gt;&lt;keyword&gt;Middle Aged&lt;/keyword&gt;&lt;keyword&gt;Parents/*psychology&lt;/keyword&gt;&lt;keyword&gt;Questionnaires&lt;/keyword&gt;&lt;keyword&gt;*Social Support&lt;/keyword&gt;&lt;keyword&gt;Suicide/psychology/*statistics &amp;amp; numerical data&lt;/keyword&gt;&lt;keyword&gt;Survivors/*psychology&lt;/keyword&gt;&lt;/keywords&gt;&lt;dates&gt;&lt;year&gt;2009&lt;/year&gt;&lt;/dates&gt;&lt;isbn&gt;0030-2228 (Print)&amp;#xD;0030-2228&lt;/isbn&gt;&lt;accession-num&gt;19791516&lt;/accession-num&gt;&lt;urls&gt;&lt;/urls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20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 xml:space="preserve">Not outcome of interest 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Feigelma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GZWlnZWxtYW48L0F1dGhvcj48WWVhcj4yMDExPC9ZZWFy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GZWlnZWxtYW48L0F1dGhvcj48WWVhcj4yMDExPC9ZZWFy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21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Floyd et al</w:t>
            </w:r>
            <w:r w:rsidRPr="009067B0">
              <w:fldChar w:fldCharType="begin">
                <w:fldData xml:space="preserve">PEVuZE5vdGU+PENpdGU+PEF1dGhvcj5GbG95ZDwvQXV0aG9yPjxZZWFyPjIwMTM8L1llYXI+PFJl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GbG95ZDwvQXV0aG9yPjxZZWFyPjIwMTM8L1llYXI+PFJl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22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Use of non-bereaved controls; 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Hamda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IYW1kYW48L0F1dGhvcj48WWVhcj4yMDEyPC9ZZWFyPjxS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IYW1kYW48L0F1dGhvcj48WWVhcj4yMDEyPC9ZZWFyPjxS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23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 comparison group; 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Hamda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IYW1kYW48L0F1dGhvcj48WWVhcj4yMDEzPC9ZZWFyPjxS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IYW1kYW48L0F1dGhvcj48WWVhcj4yMDEzPC9ZZWFyPjxS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24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 comparison group; 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Harrington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Harrington&lt;/Author&gt;&lt;Year&gt;1999&lt;/Year&gt;&lt;RecNum&gt;1036&lt;/RecNum&gt;&lt;DisplayText&gt;[25]&lt;/DisplayText&gt;&lt;record&gt;&lt;rec-number&gt;1036&lt;/rec-number&gt;&lt;foreign-keys&gt;&lt;key app="EN" db-id="dp0vpt5ttzvffee02eppaexdd92zead9tzf9" timestamp="1507622380"&gt;1036&lt;/key&gt;&lt;/foreign-keys&gt;&lt;ref-type name="Journal Article"&gt;17&lt;/ref-type&gt;&lt;contributors&gt;&lt;authors&gt;&lt;author&gt;Harrington, R.&lt;/author&gt;&lt;author&gt;Harrison, L.&lt;/author&gt;&lt;/authors&gt;&lt;/contributors&gt;&lt;auth-address&gt;Department of Child and Adolescent Psychiatry, Royal Manchester Children&amp;apos;s Hospital, UK. r.c.harrington@man.ac.uk&lt;/auth-address&gt;&lt;titles&gt;&lt;title&gt;Unproven assumptions about the impact of bereavement on children&lt;/title&gt;&lt;secondary-title&gt;J R Soc Med&lt;/secondary-title&gt;&lt;alt-title&gt;Journal of the Royal Society of Medicine&lt;/alt-title&gt;&lt;/titles&gt;&lt;periodical&gt;&lt;full-title&gt;Journal of the Royal Society of Medicine&lt;/full-title&gt;&lt;abbr-1&gt;J. R. Soc. Med.&lt;/abbr-1&gt;&lt;abbr-2&gt;J R Soc Med&lt;/abbr-2&gt;&lt;/periodical&gt;&lt;alt-periodical&gt;&lt;full-title&gt;Journal of the Royal Society of Medicine&lt;/full-title&gt;&lt;abbr-1&gt;J. R. Soc. Med.&lt;/abbr-1&gt;&lt;abbr-2&gt;J R Soc Med&lt;/abbr-2&gt;&lt;/alt-periodical&gt;&lt;pages&gt;230-3&lt;/pages&gt;&lt;volume&gt;92&lt;/volume&gt;&lt;number&gt;5&lt;/number&gt;&lt;edition&gt;1999/09/03&lt;/edition&gt;&lt;keywords&gt;&lt;keyword&gt;Adolescent&lt;/keyword&gt;&lt;keyword&gt;*Bereavement&lt;/keyword&gt;&lt;keyword&gt;Child&lt;/keyword&gt;&lt;keyword&gt;Child, Preschool&lt;/keyword&gt;&lt;keyword&gt;Depression/etiology&lt;/keyword&gt;&lt;keyword&gt;Humans&lt;/keyword&gt;&lt;keyword&gt;Mental Disorders/*etiology/prevention &amp;amp; control&lt;/keyword&gt;&lt;keyword&gt;Parents&lt;/keyword&gt;&lt;keyword&gt;Psychotherapy&lt;/keyword&gt;&lt;keyword&gt;Risk Factors&lt;/keyword&gt;&lt;/keywords&gt;&lt;dates&gt;&lt;year&gt;1999&lt;/year&gt;&lt;pub-dates&gt;&lt;date&gt;May&lt;/date&gt;&lt;/pub-dates&gt;&lt;/dates&gt;&lt;isbn&gt;0141-0768 (Print)&amp;#xD;0141-0768&lt;/isbn&gt;&lt;accession-num&gt;10472257&lt;/accession-num&gt;&lt;urls&gt;&lt;/urls&gt;&lt;custom2&gt;Pmc1297172&lt;/custom2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25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arrative review; not exposure of interest; not population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Kovarsky</w:t>
            </w:r>
            <w:proofErr w:type="spellEnd"/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Kovarsky&lt;/Author&gt;&lt;Year&gt;1989&lt;/Year&gt;&lt;RecNum&gt;542&lt;/RecNum&gt;&lt;DisplayText&gt;[26]&lt;/DisplayText&gt;&lt;record&gt;&lt;rec-number&gt;542&lt;/rec-number&gt;&lt;foreign-keys&gt;&lt;key app="EN" db-id="dp0vpt5ttzvffee02eppaexdd92zead9tzf9" timestamp="1452852826"&gt;542&lt;/key&gt;&lt;/foreign-keys&gt;&lt;ref-type name="Journal Article"&gt;17&lt;/ref-type&gt;&lt;contributors&gt;&lt;authors&gt;&lt;author&gt;Kovarsky, R. S.&lt;/author&gt;&lt;/authors&gt;&lt;/contributors&gt;&lt;titles&gt;&lt;title&gt;Loneliness and disturbed grief: a comparison of parents who lost a child to suicide or accidental death&lt;/title&gt;&lt;secondary-title&gt;Arch Psychiatr Nurs&lt;/secondary-title&gt;&lt;alt-title&gt;Archives of psychiatric nursing&lt;/alt-title&gt;&lt;/titles&gt;&lt;periodical&gt;&lt;full-title&gt;Archives of Psychiatric Nursing&lt;/full-title&gt;&lt;abbr-1&gt;Arch. Psychiatr. Nurs.&lt;/abbr-1&gt;&lt;abbr-2&gt;Arch Psychiatr Nurs&lt;/abbr-2&gt;&lt;/periodical&gt;&lt;alt-periodical&gt;&lt;full-title&gt;Archives of Psychiatric Nursing&lt;/full-title&gt;&lt;abbr-1&gt;Arch. Psychiatr. Nurs.&lt;/abbr-1&gt;&lt;abbr-2&gt;Arch Psychiatr Nurs&lt;/abbr-2&gt;&lt;/alt-periodical&gt;&lt;pages&gt;86-96&lt;/pages&gt;&lt;volume&gt;3&lt;/volume&gt;&lt;number&gt;2&lt;/number&gt;&lt;edition&gt;1989/04/01&lt;/edition&gt;&lt;keywords&gt;&lt;keyword&gt;*Accidents&lt;/keyword&gt;&lt;keyword&gt;Adolescent&lt;/keyword&gt;&lt;keyword&gt;Adult&lt;/keyword&gt;&lt;keyword&gt;*Death, Sudden&lt;/keyword&gt;&lt;keyword&gt;Female&lt;/keyword&gt;&lt;keyword&gt;Grief&lt;/keyword&gt;&lt;keyword&gt;Humans&lt;/keyword&gt;&lt;keyword&gt;Loneliness&lt;/keyword&gt;&lt;keyword&gt;Male&lt;/keyword&gt;&lt;keyword&gt;Parents/*psychology&lt;/keyword&gt;&lt;keyword&gt;Suicide/*psychology&lt;/keyword&gt;&lt;keyword&gt;Time Factors&lt;/keyword&gt;&lt;/keywords&gt;&lt;dates&gt;&lt;year&gt;1989&lt;/year&gt;&lt;pub-dates&gt;&lt;date&gt;Apr&lt;/date&gt;&lt;/pub-dates&gt;&lt;/dates&gt;&lt;isbn&gt;0883-9417 (Print)&amp;#xD;0883-9417&lt;/isbn&gt;&lt;accession-num&gt;2712595&lt;/accession-num&gt;&lt;urls&gt;&lt;/urls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26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  <w:highlight w:val="yellow"/>
              </w:rPr>
            </w:pPr>
            <w:proofErr w:type="spellStart"/>
            <w:r w:rsidRPr="009067B0">
              <w:rPr>
                <w:b w:val="0"/>
              </w:rPr>
              <w:t>Levav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MZXZhdjwvQXV0aG9yPjxZZWFyPjIwMDA8L1llYXI+PFJl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MZXZhdjwvQXV0aG9yPjxZZWFyPjIwMDA8L1llYXI+PFJl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27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exposur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Kvikstad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Kvikstad&lt;/Author&gt;&lt;Year&gt;1996&lt;/Year&gt;&lt;RecNum&gt;518&lt;/RecNum&gt;&lt;DisplayText&gt;[28]&lt;/DisplayText&gt;&lt;record&gt;&lt;rec-number&gt;518&lt;/rec-number&gt;&lt;foreign-keys&gt;&lt;key app="EN" db-id="dp0vpt5ttzvffee02eppaexdd92zead9tzf9" timestamp="1450354179"&gt;518&lt;/key&gt;&lt;/foreign-keys&gt;&lt;ref-type name="Journal Article"&gt;17&lt;/ref-type&gt;&lt;contributors&gt;&lt;authors&gt;&lt;author&gt;Kvikstad, A.&lt;/author&gt;&lt;author&gt;Vatten, L. J.&lt;/author&gt;&lt;/authors&gt;&lt;/contributors&gt;&lt;auth-address&gt;Department of Oncology, University Hospital, Trondheim, Norway.&lt;/auth-address&gt;&lt;titles&gt;&lt;title&gt;Risk and prognosis of cancer in middle-aged women who have experienced the death of a child&lt;/title&gt;&lt;secondary-title&gt;Int J Cancer&lt;/secondary-title&gt;&lt;alt-title&gt;International journal of cancer. Journal international du cancer&lt;/alt-title&gt;&lt;/titles&gt;&lt;periodical&gt;&lt;full-title&gt;International Journal of Cancer&lt;/full-title&gt;&lt;abbr-1&gt;Int. J. Cancer&lt;/abbr-1&gt;&lt;abbr-2&gt;Int J Cancer&lt;/abbr-2&gt;&lt;/periodical&gt;&lt;pages&gt;165-9&lt;/pages&gt;&lt;volume&gt;67&lt;/volume&gt;&lt;number&gt;2&lt;/number&gt;&lt;edition&gt;1996/07/17&lt;/edition&gt;&lt;keywords&gt;&lt;keyword&gt;Adult&lt;/keyword&gt;&lt;keyword&gt;*Death&lt;/keyword&gt;&lt;keyword&gt;Female&lt;/keyword&gt;&lt;keyword&gt;Humans&lt;/keyword&gt;&lt;keyword&gt;Middle Aged&lt;/keyword&gt;&lt;keyword&gt;*Mother-Child Relations&lt;/keyword&gt;&lt;keyword&gt;Neoplasms/*epidemiology/mortality/*psychology&lt;/keyword&gt;&lt;keyword&gt;Norway&lt;/keyword&gt;&lt;keyword&gt;Prognosis&lt;/keyword&gt;&lt;keyword&gt;Risk&lt;/keyword&gt;&lt;keyword&gt;Risk Factors&lt;/keyword&gt;&lt;keyword&gt;Stress, Psychological/*complications&lt;/keyword&gt;&lt;keyword&gt;Survival Rate&lt;/keyword&gt;&lt;/keywords&gt;&lt;dates&gt;&lt;year&gt;1996&lt;/year&gt;&lt;pub-dates&gt;&lt;date&gt;Jul 17&lt;/date&gt;&lt;/pub-dates&gt;&lt;/dates&gt;&lt;isbn&gt;0020-7136 (Print)&amp;#xD;0020-7136&lt;/isbn&gt;&lt;accession-num&gt;8760581&lt;/accession-num&gt;&lt;urls&gt;&lt;/urls&gt;&lt;electronic-resource-num&gt;10.1002/(sici)1097-0215(19960717)67:2&amp;lt;165::aid-ijc2&amp;gt;3.0.co;2-r&lt;/electronic-resource-num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28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  <w:highlight w:val="yellow"/>
              </w:rPr>
            </w:pPr>
            <w:r w:rsidRPr="009067B0">
              <w:rPr>
                <w:b w:val="0"/>
              </w:rPr>
              <w:t>Li et al</w:t>
            </w:r>
            <w:r w:rsidRPr="009067B0">
              <w:fldChar w:fldCharType="begin">
                <w:fldData xml:space="preserve">PEVuZE5vdGU+PENpdGU+PEF1dGhvcj5MaTwvQXV0aG9yPjxZZWFyPjIwMDU8L1llYXI+PFJlY051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MaTwvQXV0aG9yPjxZZWFyPjIwMDU8L1llYXI+PFJlY051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29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exposure of interest; 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Li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Li&lt;/Author&gt;&lt;Year&gt;2004&lt;/Year&gt;&lt;RecNum&gt;520&lt;/RecNum&gt;&lt;DisplayText&gt;[30]&lt;/DisplayText&gt;&lt;record&gt;&lt;rec-number&gt;520&lt;/rec-number&gt;&lt;foreign-keys&gt;&lt;key app="EN" db-id="dp0vpt5ttzvffee02eppaexdd92zead9tzf9" timestamp="1450359267"&gt;520&lt;/key&gt;&lt;/foreign-keys&gt;&lt;ref-type name="Journal Article"&gt;17&lt;/ref-type&gt;&lt;contributors&gt;&lt;authors&gt;&lt;author&gt;Li, J.&lt;/author&gt;&lt;author&gt;Johansen, C.&lt;/author&gt;&lt;author&gt;Bronnum-Hansen, H.&lt;/author&gt;&lt;author&gt;Stenager, E.&lt;/author&gt;&lt;author&gt;Koch-Henriksen, N.&lt;/author&gt;&lt;author&gt;Olsen, J.&lt;/author&gt;&lt;/authors&gt;&lt;/contributors&gt;&lt;auth-address&gt;Danish Epidemiology Science Centre, Department of Epidemiology and Social Medicine, University of Aarhus, Denmark. jl@soci.au.dk&lt;/auth-address&gt;&lt;titles&gt;&lt;title&gt;The risk of multiple sclerosis in bereaved parents: A nationwide cohort study in Denmark&lt;/title&gt;&lt;secondary-title&gt;Neurology&lt;/secondary-title&gt;&lt;alt-title&gt;Neurology&lt;/alt-title&gt;&lt;/titles&gt;&lt;periodical&gt;&lt;full-title&gt;Neurology&lt;/full-title&gt;&lt;abbr-1&gt;Neurology&lt;/abbr-1&gt;&lt;abbr-2&gt;Neurology&lt;/abbr-2&gt;&lt;/periodical&gt;&lt;alt-periodical&gt;&lt;full-title&gt;Neurology&lt;/full-title&gt;&lt;abbr-1&gt;Neurology&lt;/abbr-1&gt;&lt;abbr-2&gt;Neurology&lt;/abbr-2&gt;&lt;/alt-periodical&gt;&lt;pages&gt;726-9&lt;/pages&gt;&lt;volume&gt;62&lt;/volume&gt;&lt;number&gt;5&lt;/number&gt;&lt;edition&gt;2004/03/10&lt;/edition&gt;&lt;keywords&gt;&lt;keyword&gt;Adult&lt;/keyword&gt;&lt;keyword&gt;*Bereavement&lt;/keyword&gt;&lt;keyword&gt;Cohort Studies&lt;/keyword&gt;&lt;keyword&gt;Denmark&lt;/keyword&gt;&lt;keyword&gt;Humans&lt;/keyword&gt;&lt;keyword&gt;Middle Aged&lt;/keyword&gt;&lt;keyword&gt;Multiple Sclerosis/epidemiology/*etiology&lt;/keyword&gt;&lt;keyword&gt;Proportional Hazards Models&lt;/keyword&gt;&lt;keyword&gt;Risk Factors&lt;/keyword&gt;&lt;keyword&gt;Stress, Psychological/*complications&lt;/keyword&gt;&lt;/keywords&gt;&lt;dates&gt;&lt;year&gt;2004&lt;/year&gt;&lt;pub-dates&gt;&lt;date&gt;Mar 9&lt;/date&gt;&lt;/pub-dates&gt;&lt;/dates&gt;&lt;isbn&gt;0028-3878&lt;/isbn&gt;&lt;accession-num&gt;15007121&lt;/accession-num&gt;&lt;urls&gt;&lt;/urls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30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Lohan</w:t>
            </w:r>
            <w:proofErr w:type="spellEnd"/>
            <w:r w:rsidRPr="009067B0">
              <w:rPr>
                <w:b w:val="0"/>
              </w:rPr>
              <w:t xml:space="preserve"> and Murphy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Lohan&lt;/Author&gt;&lt;Year&gt;2007&lt;/Year&gt;&lt;RecNum&gt;220&lt;/RecNum&gt;&lt;DisplayText&gt;[31]&lt;/DisplayText&gt;&lt;record&gt;&lt;rec-number&gt;220&lt;/rec-number&gt;&lt;foreign-keys&gt;&lt;key app="EN" db-id="dp0vpt5ttzvffee02eppaexdd92zead9tzf9" timestamp="1435829183"&gt;220&lt;/key&gt;&lt;/foreign-keys&gt;&lt;ref-type name="Journal Article"&gt;17&lt;/ref-type&gt;&lt;contributors&gt;&lt;authors&gt;&lt;author&gt;Lohan, Janet A. Murphy Shirley A.&lt;/author&gt;&lt;/authors&gt;&lt;/contributors&gt;&lt;titles&gt;&lt;title&gt;Bereaved Mothers&amp;apos; Marital Status and Family Functioning After a Child&amp;apos;s Sudden, Violent Death: A Preliminary Study&lt;/title&gt;&lt;secondary-title&gt;Journal of Loss &amp;amp; Trauma&lt;/secondary-title&gt;&lt;/titles&gt;&lt;pages&gt;333-347&lt;/pages&gt;&lt;volume&gt;12&lt;/volume&gt;&lt;number&gt;4&lt;/number&gt;&lt;keywords&gt;&lt;keyword&gt;CHILDREN -- Death&lt;/keyword&gt;&lt;keyword&gt;BEREAVEMENT&lt;/keyword&gt;&lt;keyword&gt;MARITAL status&lt;/keyword&gt;&lt;keyword&gt;VIOLENT deaths&lt;/keyword&gt;&lt;keyword&gt;ADAPTABILITY (Psychology)&lt;/keyword&gt;&lt;keyword&gt;QUESTIONNAIRES&lt;/keyword&gt;&lt;/keywords&gt;&lt;dates&gt;&lt;year&gt;2007&lt;/year&gt;&lt;pub-dates&gt;&lt;date&gt;07//Jul-Sep2007&lt;/date&gt;&lt;/pub-dates&gt;&lt;/dates&gt;&lt;publisher&gt;Routledge&lt;/publisher&gt;&lt;isbn&gt;15325024&lt;/isbn&gt;&lt;accession-num&gt;25915667&lt;/accession-num&gt;&lt;work-type&gt;Article&lt;/work-type&gt;&lt;urls&gt;&lt;related-urls&gt;&lt;url&gt;http://0-search.ebscohost.com.library.ucc.ie/login.aspx?direct=true&amp;amp;db=pbh&amp;amp;AN=25915667&amp;amp;site=ehost-live&lt;/url&gt;&lt;/related-urls&gt;&lt;/urls&gt;&lt;electronic-resource-num&gt;10.1080/15325020701296794&lt;/electronic-resource-num&gt;&lt;remote-database-name&gt;pbh&lt;/remote-database-name&gt;&lt;remote-database-provider&gt;EBSCOhost&lt;/remote-database-provider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31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exposure of interest; 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cIntosh and Kelly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McIntosh&lt;/Author&gt;&lt;Year&gt;1992&lt;/Year&gt;&lt;RecNum&gt;1029&lt;/RecNum&gt;&lt;DisplayText&gt;[32]&lt;/DisplayText&gt;&lt;record&gt;&lt;rec-number&gt;1029&lt;/rec-number&gt;&lt;foreign-keys&gt;&lt;key app="EN" db-id="dp0vpt5ttzvffee02eppaexdd92zead9tzf9" timestamp="1507311097"&gt;1029&lt;/key&gt;&lt;/foreign-keys&gt;&lt;ref-type name="Journal Article"&gt;17&lt;/ref-type&gt;&lt;contributors&gt;&lt;authors&gt;&lt;author&gt;McIntosh, J.&lt;/author&gt;&lt;author&gt;Kelly, L. D.&lt;/author&gt;&lt;/authors&gt;&lt;/contributors&gt;&lt;auth-address&gt;Department of Psychology, Indiana University, South Bend 46634.&lt;/auth-address&gt;&lt;titles&gt;&lt;title&gt;Survivors&amp;apos; reactions: suicide vs. other causes&lt;/title&gt;&lt;secondary-title&gt;Crisis&lt;/secondary-title&gt;&lt;alt-title&gt;Crisis&lt;/alt-title&gt;&lt;/titles&gt;&lt;periodical&gt;&lt;full-title&gt;Crisis&lt;/full-title&gt;&lt;abbr-1&gt;Crisis&lt;/abbr-1&gt;&lt;abbr-2&gt;Crisis&lt;/abbr-2&gt;&lt;/periodical&gt;&lt;alt-periodical&gt;&lt;full-title&gt;Crisis&lt;/full-title&gt;&lt;abbr-1&gt;Crisis&lt;/abbr-1&gt;&lt;abbr-2&gt;Crisis&lt;/abbr-2&gt;&lt;/alt-periodical&gt;&lt;pages&gt;82-93&lt;/pages&gt;&lt;volume&gt;13&lt;/volume&gt;&lt;number&gt;2&lt;/number&gt;&lt;edition&gt;1992/01/01&lt;/edition&gt;&lt;keywords&gt;&lt;keyword&gt;Accidents/psychology&lt;/keyword&gt;&lt;keyword&gt;Adaptation, Psychological&lt;/keyword&gt;&lt;keyword&gt;Adolescent&lt;/keyword&gt;&lt;keyword&gt;Adult&lt;/keyword&gt;&lt;keyword&gt;Aged&lt;/keyword&gt;&lt;keyword&gt;Defense Mechanisms&lt;/keyword&gt;&lt;keyword&gt;Female&lt;/keyword&gt;&lt;keyword&gt;*Grief&lt;/keyword&gt;&lt;keyword&gt;Homicide/psychology&lt;/keyword&gt;&lt;keyword&gt;Humans&lt;/keyword&gt;&lt;keyword&gt;*Life Change Events&lt;/keyword&gt;&lt;keyword&gt;*Loneliness&lt;/keyword&gt;&lt;keyword&gt;Male&lt;/keyword&gt;&lt;keyword&gt;Middle Aged&lt;/keyword&gt;&lt;keyword&gt;Personality Inventory/*statistics &amp;amp; numerical data&lt;/keyword&gt;&lt;keyword&gt;Psychometrics&lt;/keyword&gt;&lt;keyword&gt;Suicide/*psychology&lt;/keyword&gt;&lt;/keywords&gt;&lt;dates&gt;&lt;year&gt;1992&lt;/year&gt;&lt;/dates&gt;&lt;isbn&gt;0227-5910 (Print)&amp;#xD;0227-5910&lt;/isbn&gt;&lt;accession-num&gt;1468237&lt;/accession-num&gt;&lt;urls&gt;&lt;/urls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32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Melhem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NZWxoZW08L0F1dGhvcj48WWVhcj4yMDA3PC9ZZWFyPjxS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NZWxoZW08L0F1dGhvcj48WWVhcj4yMDA3PC9ZZWFyPjxS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33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Melhem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NZWxoZW08L0F1dGhvcj48WWVhcj4yMDA4PC9ZZWFyPjxS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NZWxoZW08L0F1dGhvcj48WWVhcj4yMDA4PC9ZZWFyPjxS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34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Melhem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NZWxoZW08L0F1dGhvcj48WWVhcj4yMDExPC9ZZWFyPjxS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NZWxoZW08L0F1dGhvcj48WWVhcj4yMDExPC9ZZWFyPjxS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35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itchell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Mitchell&lt;/Author&gt;&lt;Year&gt;2009&lt;/Year&gt;&lt;RecNum&gt;147&lt;/RecNum&gt;&lt;DisplayText&gt;[36]&lt;/DisplayText&gt;&lt;record&gt;&lt;rec-number&gt;147&lt;/rec-number&gt;&lt;foreign-keys&gt;&lt;key app="EN" db-id="dp0vpt5ttzvffee02eppaexdd92zead9tzf9" timestamp="1425925866"&gt;147&lt;/key&gt;&lt;/foreign-keys&gt;&lt;ref-type name="Journal Article"&gt;17&lt;/ref-type&gt;&lt;contributors&gt;&lt;authors&gt;&lt;author&gt;Mitchell, Ann M.&lt;/author&gt;&lt;author&gt;Sakraida, Teresa J.&lt;/author&gt;&lt;author&gt;Kim, Yookyung&lt;/author&gt;&lt;author&gt;Bullian, Leann&lt;/author&gt;&lt;author&gt;Chiappetta, Laurel&lt;/author&gt;&lt;/authors&gt;&lt;/contributors&gt;&lt;titles&gt;&lt;title&gt;Depression, Anxiety and Quality of Life in Suicide Survivors: A Comparison of Close and Distant Relationships&lt;/title&gt;&lt;secondary-title&gt;Archives of Psychiatric Nursing&lt;/secondary-title&gt;&lt;/titles&gt;&lt;periodical&gt;&lt;full-title&gt;Archives of Psychiatric Nursing&lt;/full-title&gt;&lt;abbr-1&gt;Arch. Psychiatr. Nurs.&lt;/abbr-1&gt;&lt;abbr-2&gt;Arch Psychiatr Nurs&lt;/abbr-2&gt;&lt;/periodical&gt;&lt;pages&gt;2-10&lt;/pages&gt;&lt;volume&gt;23&lt;/volume&gt;&lt;number&gt;1&lt;/number&gt;&lt;dates&gt;&lt;year&gt;2009&lt;/year&gt;&lt;/dates&gt;&lt;publisher&gt;Elsevier&lt;/publisher&gt;&lt;urls&gt;&lt;related-urls&gt;&lt;url&gt;http://www.psychiatricnursing.org/article/S0883-9417(08)00049-6/abstract&lt;/url&gt;&lt;/related-urls&gt;&lt;/urls&gt;&lt;electronic-resource-num&gt;10.1016/j.apnu.2008.02.007&lt;/electronic-resource-num&gt;&lt;access-date&gt;2015/03/09&lt;/access-dat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36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 comparison group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Mittendorfer-Rutz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Mittendorfer-Rutz&lt;/Author&gt;&lt;Year&gt;2008&lt;/Year&gt;&lt;RecNum&gt;829&lt;/RecNum&gt;&lt;DisplayText&gt;[37]&lt;/DisplayText&gt;&lt;record&gt;&lt;rec-number&gt;829&lt;/rec-number&gt;&lt;foreign-keys&gt;&lt;key app="EN" db-id="dp0vpt5ttzvffee02eppaexdd92zead9tzf9" timestamp="1478768691"&gt;829&lt;/key&gt;&lt;/foreign-keys&gt;&lt;ref-type name="Journal Article"&gt;17&lt;/ref-type&gt;&lt;contributors&gt;&lt;authors&gt;&lt;author&gt;Mittendorfer-Rutz, Ellenor&lt;/author&gt;&lt;author&gt;Rasmussen, Finn&lt;/author&gt;&lt;author&gt;Wasserman, Danuta&lt;/author&gt;&lt;/authors&gt;&lt;/contributors&gt;&lt;titles&gt;&lt;title&gt;Familial clustering of suicidal behaviour and psychopathology in young suicide attempters&lt;/title&gt;&lt;secondary-title&gt;Social Psychiatry &amp;amp; Psychiatric Epidemiology&lt;/secondary-title&gt;&lt;/titles&gt;&lt;periodical&gt;&lt;full-title&gt;Social Psychiatry and Psychiatric Epidemiology&lt;/full-title&gt;&lt;abbr-1&gt;Soc. Psychiatry Psychiatr. Epidemiol.&lt;/abbr-1&gt;&lt;abbr-2&gt;Soc Psychiatry Psychiatr Epidemiol&lt;/abbr-2&gt;&lt;abbr-3&gt;Social Psychiatry &amp;amp; Psychiatric Epidemiology&lt;/abbr-3&gt;&lt;/periodical&gt;&lt;pages&gt;28-36&lt;/pages&gt;&lt;volume&gt;43&lt;/volume&gt;&lt;number&gt;1&lt;/number&gt;&lt;keywords&gt;&lt;keyword&gt;CHILDREN -- Suicidal behavior&lt;/keyword&gt;&lt;keyword&gt;FAMILIES&lt;/keyword&gt;&lt;keyword&gt;MENTAL illness -- Treatment&lt;/keyword&gt;&lt;keyword&gt;MENTALLY ill -- Care&lt;/keyword&gt;&lt;keyword&gt;PERSONALITY disorders&lt;/keyword&gt;&lt;keyword&gt;PATHOLOGICAL psychology&lt;/keyword&gt;&lt;keyword&gt;SCHIZOPHRENIA&lt;/keyword&gt;&lt;keyword&gt;MENTAL health&lt;/keyword&gt;&lt;keyword&gt;RISK assessment&lt;/keyword&gt;&lt;/keywords&gt;&lt;dates&gt;&lt;year&gt;2008&lt;/year&gt;&lt;pub-dates&gt;&lt;date&gt;01//&lt;/date&gt;&lt;/pub-dates&gt;&lt;/dates&gt;&lt;publisher&gt;Springer Science &amp;amp; Business Media B.V.&lt;/publisher&gt;&lt;isbn&gt;09337954&lt;/isbn&gt;&lt;accession-num&gt;28000727&lt;/accession-num&gt;&lt;work-type&gt;Article&lt;/work-type&gt;&lt;urls&gt;&lt;related-urls&gt;&lt;url&gt;http://0-search.ebscohost.com.library.ucc.ie/login.aspx?direct=true&amp;amp;db=pbh&amp;amp;AN=28000727&amp;amp;site=ehost-live&lt;/url&gt;&lt;/related-urls&gt;&lt;/urls&gt;&lt;electronic-resource-num&gt;10.1007/s00127-007-0266-0&lt;/electronic-resource-num&gt;&lt;remote-database-name&gt;pbh&lt;/remote-database-name&gt;&lt;remote-database-provider&gt;EBSCOhost&lt;/remote-database-provider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37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Use of non-bereaved controls; not exposur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uniz-Cohen et al</w:t>
            </w:r>
            <w:r w:rsidRPr="009067B0">
              <w:fldChar w:fldCharType="begin">
                <w:fldData xml:space="preserve">PEVuZE5vdGU+PENpdGU+PEF1dGhvcj5NdW5pei1Db2hlbjwvQXV0aG9yPjxZZWFyPjIwMTA8L1ll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NdW5pei1Db2hlbjwvQXV0aG9yPjxZZWFyPjIwMTA8L1ll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38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Use of non-bereaved controls; 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urphy et al</w:t>
            </w:r>
            <w:r w:rsidRPr="009067B0">
              <w:fldChar w:fldCharType="begin">
                <w:fldData xml:space="preserve">PEVuZE5vdGU+PENpdGU+PEF1dGhvcj5NdXJwaHk8L0F1dGhvcj48WWVhcj4xOTk3PC9ZZWFyPjxS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NdXJwaHk8L0F1dGhvcj48WWVhcj4xOTk3PC9ZZWFyPjxS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39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Randomised Controlled Trial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urphy et al</w:t>
            </w:r>
            <w:r w:rsidRPr="009067B0">
              <w:fldChar w:fldCharType="begin">
                <w:fldData xml:space="preserve">PEVuZE5vdGU+PENpdGU+PEF1dGhvcj5NdXJwaHk8L0F1dGhvcj48WWVhcj4xOTk5PC9ZZWFyPjxS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=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NdXJwaHk8L0F1dGhvcj48WWVhcj4xOTk5PC9ZZWFyPjxS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=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40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urphy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Murphy&lt;/Author&gt;&lt;Year&gt;1999&lt;/Year&gt;&lt;RecNum&gt;1028&lt;/RecNum&gt;&lt;DisplayText&gt;[41]&lt;/DisplayText&gt;&lt;record&gt;&lt;rec-number&gt;1028&lt;/rec-number&gt;&lt;foreign-keys&gt;&lt;key app="EN" db-id="dp0vpt5ttzvffee02eppaexdd92zead9tzf9" timestamp="1507310050"&gt;1028&lt;/key&gt;&lt;/foreign-keys&gt;&lt;ref-type name="Journal Article"&gt;17&lt;/ref-type&gt;&lt;contributors&gt;&lt;authors&gt;&lt;author&gt;Murphy, Shirley A.&lt;/author&gt;&lt;author&gt;Braun, Tom&lt;/author&gt;&lt;author&gt;Tillery, Linda&lt;/author&gt;&lt;author&gt;Cain, Kevin C.&lt;/author&gt;&lt;author&gt;Johnson, L. Clark&lt;/author&gt;&lt;author&gt;Beaton, Randal D.&lt;/author&gt;&lt;/authors&gt;&lt;/contributors&gt;&lt;titles&gt;&lt;title&gt;PTSD Among Bereaved Parents Following the Violent Deaths of Their 12- to 28-Year-Old Children: A Longitudinal Prospective Analysis&lt;/title&gt;&lt;secondary-title&gt;Journal of Traumatic Stress&lt;/secondary-title&gt;&lt;/titles&gt;&lt;periodical&gt;&lt;full-title&gt;Journal of Traumatic Stress&lt;/full-title&gt;&lt;abbr-1&gt;J. Trauma. Stress&lt;/abbr-1&gt;&lt;abbr-2&gt;J Trauma Stress&lt;/abbr-2&gt;&lt;/periodical&gt;&lt;pages&gt;273-291&lt;/pages&gt;&lt;volume&gt;12&lt;/volume&gt;&lt;number&gt;2&lt;/number&gt;&lt;dates&gt;&lt;year&gt;1999&lt;/year&gt;&lt;pub-dates&gt;&lt;date&gt;1999/04/01&lt;/date&gt;&lt;/pub-dates&gt;&lt;/dates&gt;&lt;isbn&gt;1573-6598&lt;/isbn&gt;&lt;urls&gt;&lt;related-urls&gt;&lt;url&gt;https://doi.org/10.1023/A:1024724425597&lt;/url&gt;&lt;/related-urls&gt;&lt;/urls&gt;&lt;electronic-resource-num&gt;10.1023/A:1024724425597&lt;/electronic-resource-num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41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lastRenderedPageBreak/>
              <w:t>Murphy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Murphy&lt;/Author&gt;&lt;Year&gt;2003&lt;/Year&gt;&lt;RecNum&gt;142&lt;/RecNum&gt;&lt;DisplayText&gt;[42]&lt;/DisplayText&gt;&lt;record&gt;&lt;rec-number&gt;142&lt;/rec-number&gt;&lt;foreign-keys&gt;&lt;key app="EN" db-id="dp0vpt5ttzvffee02eppaexdd92zead9tzf9" timestamp="1425925151"&gt;142&lt;/key&gt;&lt;/foreign-keys&gt;&lt;ref-type name="Journal Article"&gt;17&lt;/ref-type&gt;&lt;contributors&gt;&lt;authors&gt;&lt;author&gt;Murphy, Shirley A.&lt;/author&gt;&lt;author&gt;Clark Johnson, L.&lt;/author&gt;&lt;author&gt;Wu, Lang&lt;/author&gt;&lt;author&gt;Fan, Juan Juan&lt;/author&gt;&lt;author&gt;Lohan, Janet&lt;/author&gt;&lt;/authors&gt;&lt;/contributors&gt;&lt;titles&gt;&lt;title&gt;Bereaved parents&amp;apos; outcomes 4 to 60 months after their children&amp;apos;s deaths by accident, suicide, or homicide: A comparative study demonstrating differences&lt;/title&gt;&lt;secondary-title&gt;Death Studies&lt;/secondary-title&gt;&lt;/titles&gt;&lt;periodical&gt;&lt;full-title&gt;Death Studies&lt;/full-title&gt;&lt;abbr-1&gt;Death Stud.&lt;/abbr-1&gt;&lt;abbr-2&gt;Death Stud&lt;/abbr-2&gt;&lt;/periodical&gt;&lt;pages&gt;39-61&lt;/pages&gt;&lt;volume&gt;27&lt;/volume&gt;&lt;number&gt;1&lt;/number&gt;&lt;dates&gt;&lt;year&gt;2003&lt;/year&gt;&lt;pub-dates&gt;&lt;date&gt;2003/01/01&lt;/date&gt;&lt;/pub-dates&gt;&lt;/dates&gt;&lt;publisher&gt;Routledge&lt;/publisher&gt;&lt;isbn&gt;0748-1187&lt;/isbn&gt;&lt;urls&gt;&lt;related-urls&gt;&lt;url&gt;http://dx.doi.org/10.1080/07481180302871&lt;/url&gt;&lt;/related-urls&gt;&lt;/urls&gt;&lt;electronic-resource-num&gt;10.1080/07481180302871&lt;/electronic-resource-num&gt;&lt;access-date&gt;2015/03/09&lt;/access-dat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42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urphy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Murphy&lt;/Author&gt;&lt;Year&gt;2003&lt;/Year&gt;&lt;RecNum&gt;1030&lt;/RecNum&gt;&lt;DisplayText&gt;[43]&lt;/DisplayText&gt;&lt;record&gt;&lt;rec-number&gt;1030&lt;/rec-number&gt;&lt;foreign-keys&gt;&lt;key app="EN" db-id="dp0vpt5ttzvffee02eppaexdd92zead9tzf9" timestamp="1507554491"&gt;1030&lt;/key&gt;&lt;/foreign-keys&gt;&lt;ref-type name="Journal Article"&gt;17&lt;/ref-type&gt;&lt;contributors&gt;&lt;authors&gt;&lt;author&gt;Murphy, Shirley A.&lt;/author&gt;&lt;author&gt;Johnson, Clark&lt;/author&gt;&lt;author&gt;Lohan, Janet&lt;/author&gt;&lt;/authors&gt;&lt;/contributors&gt;&lt;titles&gt;&lt;title&gt;The Effectiveness of Coping Resources and Strategies Used by Bereaved Parents 1 and 5 Years after the Violent Deaths of Their Children&lt;/title&gt;&lt;secondary-title&gt;OMEGA - Journal of Death and Dying&lt;/secondary-title&gt;&lt;/titles&gt;&lt;periodical&gt;&lt;full-title&gt;OMEGA - Journal of Death and Dying&lt;/full-title&gt;&lt;/periodical&gt;&lt;pages&gt;25-44&lt;/pages&gt;&lt;volume&gt;47&lt;/volume&gt;&lt;number&gt;1&lt;/number&gt;&lt;dates&gt;&lt;year&gt;2003&lt;/year&gt;&lt;pub-dates&gt;&lt;date&gt;2003/08/01&lt;/date&gt;&lt;/pub-dates&gt;&lt;/dates&gt;&lt;publisher&gt;SAGE Publications Inc&lt;/publisher&gt;&lt;isbn&gt;0030-2228&lt;/isbn&gt;&lt;urls&gt;&lt;related-urls&gt;&lt;url&gt;https://doi.org/10.2190/HDUM-6A52-9958-7V0E&lt;/url&gt;&lt;/related-urls&gt;&lt;/urls&gt;&lt;electronic-resource-num&gt;10.2190/HDUM-6A52-9958-7V0E&lt;/electronic-resource-num&gt;&lt;access-date&gt;2017/10/09&lt;/access-dat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43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urphy et al</w:t>
            </w:r>
            <w:r w:rsidRPr="009067B0">
              <w:fldChar w:fldCharType="begin">
                <w:fldData xml:space="preserve">PEVuZE5vdGU+PENpdGU+PEF1dGhvcj5NdXJwaHk8L0F1dGhvcj48WWVhcj4yMDAzPC9ZZWFyPjxS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NdXJwaHk8L0F1dGhvcj48WWVhcj4yMDAzPC9ZZWFyPjxS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44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Murphy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Murphy&lt;/Author&gt;&lt;Year&gt;2003&lt;/Year&gt;&lt;RecNum&gt;156&lt;/RecNum&gt;&lt;DisplayText&gt;[45]&lt;/DisplayText&gt;&lt;record&gt;&lt;rec-number&gt;156&lt;/rec-number&gt;&lt;foreign-keys&gt;&lt;key app="EN" db-id="dp0vpt5ttzvffee02eppaexdd92zead9tzf9" timestamp="1425982248"&gt;156&lt;/key&gt;&lt;/foreign-keys&gt;&lt;ref-type name="Journal Article"&gt;17&lt;/ref-type&gt;&lt;contributors&gt;&lt;authors&gt;&lt;author&gt;Murphy, Shirley A.&lt;/author&gt;&lt;author&gt;Johnson, L. Clark&lt;/author&gt;&lt;/authors&gt;&lt;/contributors&gt;&lt;auth-address&gt;University of Washington, Seattle, Washington, USA. samurphy@u.washington.edu&lt;/auth-address&gt;&lt;titles&gt;&lt;title&gt;Finding meaning in a child&amp;apos;s violent death: a five-year prospective analysis of parents&amp;apos; personal narratives and empirical data&lt;/title&gt;&lt;secondary-title&gt;Death Studies&lt;/secondary-title&gt;&lt;/titles&gt;&lt;periodical&gt;&lt;full-title&gt;Death Studies&lt;/full-title&gt;&lt;abbr-1&gt;Death Stud.&lt;/abbr-1&gt;&lt;abbr-2&gt;Death Stud&lt;/abbr-2&gt;&lt;/periodical&gt;&lt;pages&gt;381-404&lt;/pages&gt;&lt;volume&gt;27&lt;/volume&gt;&lt;number&gt;5&lt;/number&gt;&lt;keywords&gt;&lt;keyword&gt;Adaptation, Psychological*&lt;/keyword&gt;&lt;keyword&gt;Bereavement*&lt;/keyword&gt;&lt;keyword&gt;Child*&lt;/keyword&gt;&lt;keyword&gt;Death*&lt;/keyword&gt;&lt;keyword&gt;Homicide*&lt;/keyword&gt;&lt;keyword&gt;Violence*&lt;/keyword&gt;&lt;keyword&gt;Parents/*psychology&lt;/keyword&gt;&lt;keyword&gt;Adult&lt;/keyword&gt;&lt;keyword&gt;Health Status&lt;/keyword&gt;&lt;keyword&gt;Humans&lt;/keyword&gt;&lt;keyword&gt;Marriage&lt;/keyword&gt;&lt;keyword&gt;Religion&lt;/keyword&gt;&lt;keyword&gt;Self Concept&lt;/keyword&gt;&lt;keyword&gt;Self-Help Groups&lt;/keyword&gt;&lt;keyword&gt;Social Support&lt;/keyword&gt;&lt;keyword&gt;Stress Disorders, Post-Traumatic&lt;/keyword&gt;&lt;keyword&gt;Suicide&lt;/keyword&gt;&lt;keyword&gt;United States&lt;/keyword&gt;&lt;/keywords&gt;&lt;dates&gt;&lt;year&gt;2003&lt;/year&gt;&lt;/dates&gt;&lt;pub-location&gt;United States&lt;/pub-location&gt;&lt;publisher&gt;Taylor and Francis&lt;/publisher&gt;&lt;isbn&gt;0748-1187&lt;/isbn&gt;&lt;accession-num&gt;12793448&lt;/accession-num&gt;&lt;urls&gt;&lt;related-urls&gt;&lt;url&gt;http://0-search.ebscohost.com.library.ucc.ie/login.aspx?direct=true&amp;amp;db=cmedm&amp;amp;AN=1279344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45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Randomised Controlled Trial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Pitman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Pitman&lt;/Author&gt;&lt;Year&gt;2016&lt;/Year&gt;&lt;RecNum&gt;732&lt;/RecNum&gt;&lt;DisplayText&gt;[46]&lt;/DisplayText&gt;&lt;record&gt;&lt;rec-number&gt;732&lt;/rec-number&gt;&lt;foreign-keys&gt;&lt;key app="EN" db-id="dp0vpt5ttzvffee02eppaexdd92zead9tzf9" timestamp="1454340069"&gt;732&lt;/key&gt;&lt;/foreign-keys&gt;&lt;ref-type name="Journal Article"&gt;17&lt;/ref-type&gt;&lt;contributors&gt;&lt;authors&gt;&lt;author&gt;Pitman, Alexandra L&lt;/author&gt;&lt;author&gt;Osborn, David P J&lt;/author&gt;&lt;author&gt;Rantell, Khadija&lt;/author&gt;&lt;author&gt;King, Michael B&lt;/author&gt;&lt;/authors&gt;&lt;/contributors&gt;&lt;titles&gt;&lt;title&gt;Bereavement by suicide as a risk factor for suicide attempt: a cross-sectional national UK-wide study of 3432 young bereaved adults&lt;/title&gt;&lt;secondary-title&gt;BMJ Open&lt;/secondary-title&gt;&lt;/titles&gt;&lt;periodical&gt;&lt;full-title&gt;BMJ Open&lt;/full-title&gt;&lt;/periodical&gt;&lt;volume&gt;6&lt;/volume&gt;&lt;number&gt;1&lt;/number&gt;&lt;dates&gt;&lt;year&gt;2016&lt;/year&gt;&lt;pub-dates&gt;&lt;date&gt;January 1, 2016&lt;/date&gt;&lt;/pub-dates&gt;&lt;/dates&gt;&lt;urls&gt;&lt;related-urls&gt;&lt;url&gt;http://bmjopen.bmj.com/content/6/1/e009948.abstract&lt;/url&gt;&lt;/related-urls&gt;&lt;/urls&gt;&lt;electronic-resource-num&gt;10.1136/bmjopen-2015-009948&lt;/electronic-resource-num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46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Prigerso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QcmlnZXJzb248L0F1dGhvcj48WWVhcj4xOTk3PC9ZZWFy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QcmlnZXJzb248L0F1dGhvcj48WWVhcj4xOTk3PC9ZZWFy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47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exposur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Qin et al</w:t>
            </w:r>
            <w:r w:rsidRPr="009067B0">
              <w:fldChar w:fldCharType="begin">
                <w:fldData xml:space="preserve">PEVuZE5vdGU+PENpdGU+PEF1dGhvcj5RaW48L0F1dGhvcj48WWVhcj4yMDAzPC9ZZWFyPjxSZWNO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RaW48L0F1dGhvcj48WWVhcj4yMDAzPC9ZZWFyPjxSZWNO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48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exposure or outcome of interest; use of non-bereaved controls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Range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Range&lt;/Author&gt;&lt;Year&gt;1990&lt;/Year&gt;&lt;RecNum&gt;1031&lt;/RecNum&gt;&lt;DisplayText&gt;[49]&lt;/DisplayText&gt;&lt;record&gt;&lt;rec-number&gt;1031&lt;/rec-number&gt;&lt;foreign-keys&gt;&lt;key app="EN" db-id="dp0vpt5ttzvffee02eppaexdd92zead9tzf9" timestamp="1507556162"&gt;1031&lt;/key&gt;&lt;/foreign-keys&gt;&lt;ref-type name="Journal Article"&gt;17&lt;/ref-type&gt;&lt;contributors&gt;&lt;authors&gt;&lt;author&gt;Range, Lillian M.&lt;/author&gt;&lt;author&gt;Calhoun, Lawrence G.&lt;/author&gt;&lt;/authors&gt;&lt;/contributors&gt;&lt;titles&gt;&lt;title&gt;Responses following Suicide and Other Types of Death: The Perspective of the Bereaved&lt;/title&gt;&lt;secondary-title&gt;OMEGA - Journal of Death and Dying&lt;/secondary-title&gt;&lt;/titles&gt;&lt;periodical&gt;&lt;full-title&gt;OMEGA - Journal of Death and Dying&lt;/full-title&gt;&lt;/periodical&gt;&lt;pages&gt;311-320&lt;/pages&gt;&lt;volume&gt;21&lt;/volume&gt;&lt;number&gt;4&lt;/number&gt;&lt;dates&gt;&lt;year&gt;1990&lt;/year&gt;&lt;pub-dates&gt;&lt;date&gt;1990/12/01&lt;/date&gt;&lt;/pub-dates&gt;&lt;/dates&gt;&lt;publisher&gt;SAGE Publications Inc&lt;/publisher&gt;&lt;isbn&gt;0030-2228&lt;/isbn&gt;&lt;urls&gt;&lt;related-urls&gt;&lt;url&gt;https://doi.org/10.2190/LLE5-7QNT-7M59-GURY&lt;/url&gt;&lt;/related-urls&gt;&lt;/urls&gt;&lt;electronic-resource-num&gt;10.2190/LLE5-7QNT-7M59-GURY&lt;/electronic-resource-num&gt;&lt;access-date&gt;2017/10/09&lt;/access-dat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49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Rostila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Rostila&lt;/Author&gt;&lt;Year&gt;2012&lt;/Year&gt;&lt;RecNum&gt;172&lt;/RecNum&gt;&lt;DisplayText&gt;[50]&lt;/DisplayText&gt;&lt;record&gt;&lt;rec-number&gt;172&lt;/rec-number&gt;&lt;foreign-keys&gt;&lt;key app="EN" db-id="dp0vpt5ttzvffee02eppaexdd92zead9tzf9" timestamp="1427196113"&gt;172&lt;/key&gt;&lt;/foreign-keys&gt;&lt;ref-type name="Journal Article"&gt;17&lt;/ref-type&gt;&lt;contributors&gt;&lt;authors&gt;&lt;author&gt;Rostila, Mikael&lt;/author&gt;&lt;author&gt;Saarela, Jan&lt;/author&gt;&lt;author&gt;Kawachi, Ichiro&lt;/author&gt;&lt;/authors&gt;&lt;/contributors&gt;&lt;titles&gt;&lt;title&gt;The Forgotten Griever: A Nationwide Follow-up Study of Mortality Subsequent to the Death of a Sibling&lt;/title&gt;&lt;secondary-title&gt;American Journal of Epidemiology&lt;/secondary-title&gt;&lt;/titles&gt;&lt;periodical&gt;&lt;full-title&gt;American Journal of Epidemiology&lt;/full-title&gt;&lt;abbr-1&gt;Am. J. Epidemiol.&lt;/abbr-1&gt;&lt;abbr-2&gt;Am J Epidemiol&lt;/abbr-2&gt;&lt;/periodical&gt;&lt;pages&gt;338-346&lt;/pages&gt;&lt;volume&gt;176&lt;/volume&gt;&lt;number&gt;4&lt;/number&gt;&lt;dates&gt;&lt;year&gt;2012&lt;/year&gt;&lt;pub-dates&gt;&lt;date&gt;August 15, 2012&lt;/date&gt;&lt;/pub-dates&gt;&lt;/dates&gt;&lt;urls&gt;&lt;related-urls&gt;&lt;url&gt;http://aje.oxfordjournals.org/content/176/4/338.abstract&lt;/url&gt;&lt;/related-urls&gt;&lt;/urls&gt;&lt;electronic-resource-num&gt;10.1093/aje/kws163&lt;/electronic-resource-num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0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Rostila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Rostila&lt;/Author&gt;&lt;Year&gt;2015&lt;/Year&gt;&lt;RecNum&gt;324&lt;/RecNum&gt;&lt;DisplayText&gt;[51]&lt;/DisplayText&gt;&lt;record&gt;&lt;rec-number&gt;324&lt;/rec-number&gt;&lt;foreign-keys&gt;&lt;key app="EN" db-id="dp0vpt5ttzvffee02eppaexdd92zead9tzf9" timestamp="1441806256"&gt;324&lt;/key&gt;&lt;/foreign-keys&gt;&lt;ref-type name="Journal Article"&gt;17&lt;/ref-type&gt;&lt;contributors&gt;&lt;authors&gt;&lt;author&gt;Rostila, Mikael&lt;/author&gt;&lt;author&gt;Saarela, Jan&lt;/author&gt;&lt;author&gt;Kawachi, Ichiro&lt;/author&gt;&lt;author&gt;Hjern, Anders&lt;/author&gt;&lt;/authors&gt;&lt;/contributors&gt;&lt;titles&gt;&lt;title&gt;Testing the anniversary reaction: causal effects of bereavement in a nationwide follow-up study from Sweden&lt;/title&gt;&lt;secondary-title&gt;European journal of epidemiology&lt;/secondary-title&gt;&lt;/titles&gt;&lt;periodical&gt;&lt;full-title&gt;European Journal of Epidemiology&lt;/full-title&gt;&lt;abbr-1&gt;Eur. J. Epidemiol.&lt;/abbr-1&gt;&lt;abbr-2&gt;Eur J Epidemiol&lt;/abbr-2&gt;&lt;/periodical&gt;&lt;pages&gt;239-247&lt;/pages&gt;&lt;volume&gt;30&lt;/volume&gt;&lt;number&gt;3&lt;/number&gt;&lt;dates&gt;&lt;year&gt;2015&lt;/year&gt;&lt;/dates&gt;&lt;isbn&gt;0393-2990&lt;/isbn&gt;&lt;urls&gt;&lt;/urls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1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Rubenowitz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Rubenowitz&lt;/Author&gt;&lt;Year&gt;2001&lt;/Year&gt;&lt;RecNum&gt;1032&lt;/RecNum&gt;&lt;DisplayText&gt;[52]&lt;/DisplayText&gt;&lt;record&gt;&lt;rec-number&gt;1032&lt;/rec-number&gt;&lt;foreign-keys&gt;&lt;key app="EN" db-id="dp0vpt5ttzvffee02eppaexdd92zead9tzf9" timestamp="1507556570"&gt;1032&lt;/key&gt;&lt;/foreign-keys&gt;&lt;ref-type name="Journal Article"&gt;17&lt;/ref-type&gt;&lt;contributors&gt;&lt;authors&gt;&lt;author&gt;Rubenowitz, E.&lt;/author&gt;&lt;author&gt;Waern, M.&lt;/author&gt;&lt;author&gt;Wilhelmson, K.&lt;/author&gt;&lt;author&gt;Allebeck, P.&lt;/author&gt;&lt;/authors&gt;&lt;/contributors&gt;&lt;titles&gt;&lt;title&gt;Life events and psychosocial factors in elderly suicides – a case–control study&lt;/title&gt;&lt;secondary-title&gt;Psychological Medicine&lt;/secondary-title&gt;&lt;/titles&gt;&lt;periodical&gt;&lt;full-title&gt;Psychological Medicine&lt;/full-title&gt;&lt;abbr-1&gt;Psychol. Med.&lt;/abbr-1&gt;&lt;abbr-2&gt;Psychol Med&lt;/abbr-2&gt;&lt;/periodical&gt;&lt;pages&gt;1193-1202&lt;/pages&gt;&lt;volume&gt;31&lt;/volume&gt;&lt;number&gt;7&lt;/number&gt;&lt;edition&gt;10/01&lt;/edition&gt;&lt;dates&gt;&lt;year&gt;2001&lt;/year&gt;&lt;/dates&gt;&lt;publisher&gt;Cambridge University Press&lt;/publisher&gt;&lt;isbn&gt;0033-2917&lt;/isbn&gt;&lt;urls&gt;&lt;related-urls&gt;&lt;url&gt;https://www.cambridge.org/core/article/life-events-and-psychosocial-factors-in-elderly-suicides-a-casecontrol-study/EBA73DF493065512FB117177F5273D92&lt;/url&gt;&lt;/related-urls&gt;&lt;/urls&gt;&lt;electronic-resource-num&gt;10.1017/S0033291701004457&lt;/electronic-resource-num&gt;&lt;remote-database-name&gt;Cambridge Core&lt;/remote-database-name&gt;&lt;remote-database-provider&gt;Cambridge University Press&lt;/remote-database-provider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2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Use of non-bereaved controls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Saarinen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Saarinen&lt;/Author&gt;&lt;Year&gt;2000&lt;/Year&gt;&lt;RecNum&gt;171&lt;/RecNum&gt;&lt;DisplayText&gt;[53]&lt;/DisplayText&gt;&lt;record&gt;&lt;rec-number&gt;171&lt;/rec-number&gt;&lt;foreign-keys&gt;&lt;key app="EN" db-id="dp0vpt5ttzvffee02eppaexdd92zead9tzf9" timestamp="1427195549"&gt;171&lt;/key&gt;&lt;/foreign-keys&gt;&lt;ref-type name="Journal Article"&gt;17&lt;/ref-type&gt;&lt;contributors&gt;&lt;authors&gt;&lt;author&gt;Saarinen, P. I.&lt;/author&gt;&lt;author&gt;Hintikka, J.&lt;/author&gt;&lt;author&gt;Viinamaki, H.&lt;/author&gt;&lt;author&gt;Lehtonen, J.&lt;/author&gt;&lt;author&gt;Lonnqvist, J.&lt;/author&gt;&lt;/authors&gt;&lt;/contributors&gt;&lt;auth-address&gt;Department of Psychiatry, Kuopio University Hospital, Finland.&lt;/auth-address&gt;&lt;titles&gt;&lt;title&gt;Is it possible to adapt to the suicide of a close individual? Results of a 10-year prospective follow-up study&lt;/title&gt;&lt;secondary-title&gt;Int J Soc Psychiatry&lt;/secondary-title&gt;&lt;alt-title&gt;The International journal of social psychiatry&lt;/alt-title&gt;&lt;/titles&gt;&lt;periodical&gt;&lt;full-title&gt;International Journal of Social Psychiatry&lt;/full-title&gt;&lt;abbr-1&gt;Int. J. Soc. Psychiatry&lt;/abbr-1&gt;&lt;abbr-2&gt;Int J Soc Psychiatry&lt;/abbr-2&gt;&lt;/periodical&gt;&lt;pages&gt;182-90&lt;/pages&gt;&lt;volume&gt;46&lt;/volume&gt;&lt;number&gt;3&lt;/number&gt;&lt;edition&gt;2000/11/15&lt;/edition&gt;&lt;keywords&gt;&lt;keyword&gt;*Adaptation, Psychological&lt;/keyword&gt;&lt;keyword&gt;Adult&lt;/keyword&gt;&lt;keyword&gt;Aged&lt;/keyword&gt;&lt;keyword&gt;Aged, 80 and over&lt;/keyword&gt;&lt;keyword&gt;Depression/psychology&lt;/keyword&gt;&lt;keyword&gt;Female&lt;/keyword&gt;&lt;keyword&gt;Follow-Up Studies&lt;/keyword&gt;&lt;keyword&gt;Humans&lt;/keyword&gt;&lt;keyword&gt;Male&lt;/keyword&gt;&lt;keyword&gt;Middle Aged&lt;/keyword&gt;&lt;keyword&gt;Mothers/*psychology&lt;/keyword&gt;&lt;keyword&gt;Prospective Studies&lt;/keyword&gt;&lt;keyword&gt;Questionnaires&lt;/keyword&gt;&lt;keyword&gt;Social Support&lt;/keyword&gt;&lt;keyword&gt;*Suicide/statistics &amp;amp; numerical data&lt;/keyword&gt;&lt;/keywords&gt;&lt;dates&gt;&lt;year&gt;2000&lt;/year&gt;&lt;pub-dates&gt;&lt;date&gt;Autumn&lt;/date&gt;&lt;/pub-dates&gt;&lt;/dates&gt;&lt;isbn&gt;0020-7640 (Print)&amp;#xD;0020-7640&lt;/isbn&gt;&lt;accession-num&gt;11075630&lt;/accession-num&gt;&lt;urls&gt;&lt;/urls&gt;&lt;remote-database-provider&gt;Nlm&lt;/remote-database-provider&gt;&lt;research-notes&gt;Somatic illness&lt;/research-notes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3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 comparison group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Ségal</w:t>
            </w:r>
            <w:proofErr w:type="spellEnd"/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Segal&lt;/Author&gt;&lt;Year&gt;2009&lt;/Year&gt;&lt;RecNum&gt;330&lt;/RecNum&gt;&lt;DisplayText&gt;[54]&lt;/DisplayText&gt;&lt;record&gt;&lt;rec-number&gt;330&lt;/rec-number&gt;&lt;foreign-keys&gt;&lt;key app="EN" db-id="dp0vpt5ttzvffee02eppaexdd92zead9tzf9" timestamp="1441807482"&gt;330&lt;/key&gt;&lt;/foreign-keys&gt;&lt;ref-type name="Journal Article"&gt;17&lt;/ref-type&gt;&lt;contributors&gt;&lt;authors&gt;&lt;author&gt;Segal, Nancy L&lt;/author&gt;&lt;/authors&gt;&lt;/contributors&gt;&lt;titles&gt;&lt;title&gt;Suicidal Behaviors in Surviving Monozygotic and Dizygotic Co‐Twins: Is the Nature of the Co‐Twin&amp;apos;s Cause of Death a Factor?&lt;/title&gt;&lt;secondary-title&gt;Suicide and life-threatening behavior&lt;/secondary-title&gt;&lt;/titles&gt;&lt;periodical&gt;&lt;full-title&gt;Suicide and Life-Threatening Behavior&lt;/full-title&gt;&lt;abbr-1&gt;Suicide Life Threat. Behav.&lt;/abbr-1&gt;&lt;abbr-2&gt;Suicide Life Threat Behav&lt;/abbr-2&gt;&lt;abbr-3&gt;Suicide &amp;amp; Life-Threatening Behavior&lt;/abbr-3&gt;&lt;/periodical&gt;&lt;pages&gt;569-575&lt;/pages&gt;&lt;volume&gt;39&lt;/volume&gt;&lt;number&gt;6&lt;/number&gt;&lt;dates&gt;&lt;year&gt;2009&lt;/year&gt;&lt;/dates&gt;&lt;isbn&gt;1943-278X&lt;/isbn&gt;&lt;urls&gt;&lt;/urls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4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Séguin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Séguin&lt;/Author&gt;&lt;Year&gt;1995&lt;/Year&gt;&lt;RecNum&gt;1033&lt;/RecNum&gt;&lt;DisplayText&gt;[55]&lt;/DisplayText&gt;&lt;record&gt;&lt;rec-number&gt;1033&lt;/rec-number&gt;&lt;foreign-keys&gt;&lt;key app="EN" db-id="dp0vpt5ttzvffee02eppaexdd92zead9tzf9" timestamp="1507557944"&gt;1033&lt;/key&gt;&lt;/foreign-keys&gt;&lt;ref-type name="Journal Article"&gt;17&lt;/ref-type&gt;&lt;contributors&gt;&lt;authors&gt;&lt;author&gt;Séguin, Monique&lt;/author&gt;&lt;author&gt;Lesage, Alain&lt;/author&gt;&lt;author&gt;Kiely, Margaret&lt;/author&gt;&lt;/authors&gt;&lt;/contributors&gt;&lt;titles&gt;&lt;title&gt;History of Early Loss Among a Group of Suicide Survivors&lt;/title&gt;&lt;secondary-title&gt;Crisis&lt;/secondary-title&gt;&lt;/titles&gt;&lt;periodical&gt;&lt;full-title&gt;Crisis&lt;/full-title&gt;&lt;abbr-1&gt;Crisis&lt;/abbr-1&gt;&lt;abbr-2&gt;Crisis&lt;/abbr-2&gt;&lt;/periodical&gt;&lt;pages&gt;121-125&lt;/pages&gt;&lt;volume&gt;16&lt;/volume&gt;&lt;number&gt;3&lt;/number&gt;&lt;dates&gt;&lt;year&gt;1995&lt;/year&gt;&lt;pub-dates&gt;&lt;date&gt;1995/05/01&lt;/date&gt;&lt;/pub-dates&gt;&lt;/dates&gt;&lt;publisher&gt;Hogrefe Publishing&lt;/publisher&gt;&lt;isbn&gt;0227-5910&lt;/isbn&gt;&lt;urls&gt;&lt;related-urls&gt;&lt;url&gt;https://doi.org/10.1027/0227-5910.16.3.121&lt;/url&gt;&lt;/related-urls&gt;&lt;/urls&gt;&lt;electronic-resource-num&gt;10.1027/0227-5910.16.3.121&lt;/electronic-resource-num&gt;&lt;access-date&gt;2017/10/09&lt;/access-dat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5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Sorensen et al</w:t>
            </w:r>
            <w:r w:rsidRPr="009067B0">
              <w:fldChar w:fldCharType="begin">
                <w:fldData xml:space="preserve">PEVuZE5vdGU+PENpdGU+PEF1dGhvcj5Tb3JlbnNlbjwvQXV0aG9yPjxZZWFyPjIwMDk8L1llYXI+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Tb3JlbnNlbjwvQXV0aG9yPjxZZWFyPjIwMDk8L1llYXI+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56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Wolchik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>
                <w:fldData xml:space="preserve">PEVuZE5vdGU+PENpdGU+PEF1dGhvcj5Xb2xjaGlrPC9BdXRob3I+PFllYXI+MjAwNjwvWWVhcj48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b w:val="0"/>
              </w:rPr>
              <w:instrText xml:space="preserve"> ADDIN EN.CITE </w:instrText>
            </w:r>
            <w:r>
              <w:fldChar w:fldCharType="begin">
                <w:fldData xml:space="preserve">PEVuZE5vdGU+PENpdGU+PEF1dGhvcj5Xb2xjaGlrPC9BdXRob3I+PFllYXI+MjAwNjwvWWVhcj48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</w:fldData>
              </w:fldChar>
            </w:r>
            <w:r>
              <w:rPr>
                <w:b w:val="0"/>
              </w:rPr>
              <w:instrText xml:space="preserve"> ADDIN EN.CITE.DATA </w:instrText>
            </w:r>
            <w:r>
              <w:fldChar w:fldCharType="end"/>
            </w:r>
            <w:r w:rsidRPr="009067B0">
              <w:fldChar w:fldCharType="separate"/>
            </w:r>
            <w:r>
              <w:rPr>
                <w:b w:val="0"/>
                <w:noProof/>
              </w:rPr>
              <w:t>[57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proofErr w:type="spellStart"/>
            <w:r w:rsidRPr="009067B0">
              <w:rPr>
                <w:b w:val="0"/>
              </w:rPr>
              <w:t>Zetamer</w:t>
            </w:r>
            <w:proofErr w:type="spellEnd"/>
            <w:r w:rsidRPr="009067B0">
              <w:rPr>
                <w:b w:val="0"/>
              </w:rPr>
              <w:t xml:space="preserve"> et al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Zetumer&lt;/Author&gt;&lt;Year&gt;2015&lt;/Year&gt;&lt;RecNum&gt;524&lt;/RecNum&gt;&lt;DisplayText&gt;[58]&lt;/DisplayText&gt;&lt;record&gt;&lt;rec-number&gt;524&lt;/rec-number&gt;&lt;foreign-keys&gt;&lt;key app="EN" db-id="dp0vpt5ttzvffee02eppaexdd92zead9tzf9" timestamp="1450444614"&gt;524&lt;/key&gt;&lt;/foreign-keys&gt;&lt;ref-type name="Journal Article"&gt;17&lt;/ref-type&gt;&lt;contributors&gt;&lt;authors&gt;&lt;author&gt;Zetumer, Samuel&lt;/author&gt;&lt;author&gt;Young, Ilanit&lt;/author&gt;&lt;author&gt;Shear, M. Katherine&lt;/author&gt;&lt;author&gt;Skritskaya, Natalia&lt;/author&gt;&lt;author&gt;Lebowitz, Barry&lt;/author&gt;&lt;author&gt;Simon, Naomi&lt;/author&gt;&lt;author&gt;Reynolds, Charles&lt;/author&gt;&lt;author&gt;Mauro, Christine&lt;/author&gt;&lt;author&gt;Zisook, Sidney&lt;/author&gt;&lt;/authors&gt;&lt;/contributors&gt;&lt;titles&gt;&lt;title&gt;The impact of losing a child on the clinical presentation of complicated grief&lt;/title&gt;&lt;secondary-title&gt;Journal of Affective Disorders&lt;/secondary-title&gt;&lt;/titles&gt;&lt;periodical&gt;&lt;full-title&gt;Journal of Affective Disorders&lt;/full-title&gt;&lt;abbr-1&gt;J. Affect. Disord.&lt;/abbr-1&gt;&lt;abbr-2&gt;J Affect Disord&lt;/abbr-2&gt;&lt;/periodical&gt;&lt;pages&gt;15-21&lt;/pages&gt;&lt;volume&gt;170&lt;/volume&gt;&lt;keywords&gt;&lt;keyword&gt;Complicated grief&lt;/keyword&gt;&lt;keyword&gt;Prolonged grief&lt;/keyword&gt;&lt;keyword&gt;Persistent complex bereavement disorder&lt;/keyword&gt;&lt;keyword&gt;Child loss&lt;/keyword&gt;&lt;keyword&gt;Bereavement&lt;/keyword&gt;&lt;keyword&gt;Grief&lt;/keyword&gt;&lt;/keywords&gt;&lt;dates&gt;&lt;year&gt;2015&lt;/year&gt;&lt;pub-dates&gt;&lt;date&gt;1/1/&lt;/date&gt;&lt;/pub-dates&gt;&lt;/dates&gt;&lt;isbn&gt;0165-0327&lt;/isbn&gt;&lt;urls&gt;&lt;related-urls&gt;&lt;url&gt;http://www.sciencedirect.com/science/article/pii/S0165032714004972&lt;/url&gt;&lt;/related-urls&gt;&lt;/urls&gt;&lt;electronic-resource-num&gt;http://dx.doi.org/10.1016/j.jad.2014.08.021&lt;/electronic-resource-num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8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Not outcome of interest</w:t>
            </w:r>
          </w:p>
        </w:tc>
      </w:tr>
      <w:tr w:rsidR="000C220D" w:rsidRPr="009067B0" w:rsidTr="00243FF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>Zisook and Lyons</w:t>
            </w:r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Zisook&lt;/Author&gt;&lt;Year&gt;1990&lt;/Year&gt;&lt;RecNum&gt;1034&lt;/RecNum&gt;&lt;DisplayText&gt;[59]&lt;/DisplayText&gt;&lt;record&gt;&lt;rec-number&gt;1034&lt;/rec-number&gt;&lt;foreign-keys&gt;&lt;key app="EN" db-id="dp0vpt5ttzvffee02eppaexdd92zead9tzf9" timestamp="1507558792"&gt;1034&lt;/key&gt;&lt;/foreign-keys&gt;&lt;ref-type name="Journal Article"&gt;17&lt;/ref-type&gt;&lt;contributors&gt;&lt;authors&gt;&lt;author&gt;Zisook, Sidney&lt;/author&gt;&lt;author&gt;Lyons, Lucy&lt;/author&gt;&lt;/authors&gt;&lt;/contributors&gt;&lt;titles&gt;&lt;title&gt;Bereavement and Unresolved Grief in Psychiatric Outpatients&lt;/title&gt;&lt;secondary-title&gt;OMEGA - Journal of Death and Dying&lt;/secondary-title&gt;&lt;/titles&gt;&lt;periodical&gt;&lt;full-title&gt;OMEGA - Journal of Death and Dying&lt;/full-title&gt;&lt;/periodical&gt;&lt;pages&gt;307-322&lt;/pages&gt;&lt;volume&gt;20&lt;/volume&gt;&lt;number&gt;4&lt;/number&gt;&lt;dates&gt;&lt;year&gt;1990&lt;/year&gt;&lt;pub-dates&gt;&lt;date&gt;1990/06/01&lt;/date&gt;&lt;/pub-dates&gt;&lt;/dates&gt;&lt;publisher&gt;SAGE Publications Inc&lt;/publisher&gt;&lt;isbn&gt;0030-2228&lt;/isbn&gt;&lt;urls&gt;&lt;related-urls&gt;&lt;url&gt;https://doi.org/10.2190/A4U5-T46H-B0HJ-DBRQ&lt;/url&gt;&lt;/related-urls&gt;&lt;/urls&gt;&lt;electronic-resource-num&gt;10.2190/A4U5-T46H-B0HJ-DBRQ&lt;/electronic-resource-num&gt;&lt;access-date&gt;2017/10/09&lt;/access-dat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59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  <w:tr w:rsidR="000C220D" w:rsidRPr="009067B0" w:rsidTr="00243FF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0C220D" w:rsidRPr="009067B0" w:rsidRDefault="000C220D" w:rsidP="00243FFD">
            <w:pPr>
              <w:spacing w:line="276" w:lineRule="auto"/>
              <w:rPr>
                <w:b w:val="0"/>
              </w:rPr>
            </w:pPr>
            <w:r w:rsidRPr="009067B0">
              <w:rPr>
                <w:b w:val="0"/>
              </w:rPr>
              <w:t xml:space="preserve">Zisook and </w:t>
            </w:r>
            <w:proofErr w:type="spellStart"/>
            <w:r w:rsidRPr="009067B0">
              <w:rPr>
                <w:b w:val="0"/>
              </w:rPr>
              <w:t>Shuchter</w:t>
            </w:r>
            <w:proofErr w:type="spellEnd"/>
            <w:r w:rsidRPr="009067B0">
              <w:fldChar w:fldCharType="begin"/>
            </w:r>
            <w:r>
              <w:rPr>
                <w:b w:val="0"/>
              </w:rPr>
              <w:instrText xml:space="preserve"> ADDIN EN.CITE &lt;EndNote&gt;&lt;Cite&gt;&lt;Author&gt;Zisook&lt;/Author&gt;&lt;Year&gt;1993&lt;/Year&gt;&lt;RecNum&gt;1035&lt;/RecNum&gt;&lt;DisplayText&gt;[60]&lt;/DisplayText&gt;&lt;record&gt;&lt;rec-number&gt;1035&lt;/rec-number&gt;&lt;foreign-keys&gt;&lt;key app="EN" db-id="dp0vpt5ttzvffee02eppaexdd92zead9tzf9" timestamp="1507621831"&gt;1035&lt;/key&gt;&lt;/foreign-keys&gt;&lt;ref-type name="Journal Article"&gt;17&lt;/ref-type&gt;&lt;contributors&gt;&lt;authors&gt;&lt;author&gt;Zisook, S.&lt;/author&gt;&lt;author&gt;Shuchter, S. R.&lt;/author&gt;&lt;/authors&gt;&lt;/contributors&gt;&lt;auth-address&gt;Department of Psychiatry, University of California, San Diego School of Medicine.&lt;/auth-address&gt;&lt;titles&gt;&lt;title&gt;Uncomplicated bereavement&lt;/title&gt;&lt;secondary-title&gt;J Clin Psychiatry&lt;/secondary-title&gt;&lt;alt-title&gt;The Journal of clinical psychiatry&lt;/alt-title&gt;&lt;/titles&gt;&lt;periodical&gt;&lt;full-title&gt;Journal of Clinical Psychiatry&lt;/full-title&gt;&lt;abbr-1&gt;J. Clin. Psychiatry&lt;/abbr-1&gt;&lt;abbr-2&gt;J Clin Psychiatry&lt;/abbr-2&gt;&lt;/periodical&gt;&lt;pages&gt;365-72&lt;/pages&gt;&lt;volume&gt;54&lt;/volume&gt;&lt;number&gt;10&lt;/number&gt;&lt;edition&gt;1993/10/01&lt;/edition&gt;&lt;keywords&gt;&lt;keyword&gt;Adult&lt;/keyword&gt;&lt;keyword&gt;Aged&lt;/keyword&gt;&lt;keyword&gt;Aged, 80 and over&lt;/keyword&gt;&lt;keyword&gt;Antidepressive Agents/therapeutic use&lt;/keyword&gt;&lt;keyword&gt;*Bereavement&lt;/keyword&gt;&lt;keyword&gt;Depressive Disorder/classification/*diagnosis/psychology&lt;/keyword&gt;&lt;keyword&gt;Diagnosis, Differential&lt;/keyword&gt;&lt;keyword&gt;Family&lt;/keyword&gt;&lt;keyword&gt;Female&lt;/keyword&gt;&lt;keyword&gt;Humans&lt;/keyword&gt;&lt;keyword&gt;Male&lt;/keyword&gt;&lt;keyword&gt;Middle Aged&lt;/keyword&gt;&lt;keyword&gt;Personality Inventory/statistics &amp;amp; numerical data&lt;/keyword&gt;&lt;keyword&gt;Prognosis&lt;/keyword&gt;&lt;keyword&gt;Reproducibility of Results&lt;/keyword&gt;&lt;keyword&gt;Self Concept&lt;/keyword&gt;&lt;keyword&gt;Severity of Illness Index&lt;/keyword&gt;&lt;keyword&gt;Suicide/psychology&lt;/keyword&gt;&lt;keyword&gt;Time Factors&lt;/keyword&gt;&lt;keyword&gt;Widowhood/psychology&lt;/keyword&gt;&lt;/keywords&gt;&lt;dates&gt;&lt;year&gt;1993&lt;/year&gt;&lt;pub-dates&gt;&lt;date&gt;Oct&lt;/date&gt;&lt;/pub-dates&gt;&lt;/dates&gt;&lt;isbn&gt;0160-6689 (Print)&amp;#xD;0160-6689&lt;/isbn&gt;&lt;accession-num&gt;8262878&lt;/accession-num&gt;&lt;urls&gt;&lt;/urls&gt;&lt;remote-database-provider&gt;NLM&lt;/remote-database-provider&gt;&lt;language&gt;eng&lt;/language&gt;&lt;/record&gt;&lt;/Cite&gt;&lt;/EndNote&gt;</w:instrText>
            </w:r>
            <w:r w:rsidRPr="009067B0">
              <w:fldChar w:fldCharType="separate"/>
            </w:r>
            <w:r>
              <w:rPr>
                <w:b w:val="0"/>
                <w:noProof/>
              </w:rPr>
              <w:t>[60]</w:t>
            </w:r>
            <w:r w:rsidRPr="009067B0">
              <w:fldChar w:fldCharType="end"/>
            </w:r>
          </w:p>
        </w:tc>
        <w:tc>
          <w:tcPr>
            <w:tcW w:w="6520" w:type="dxa"/>
          </w:tcPr>
          <w:p w:rsidR="000C220D" w:rsidRPr="009067B0" w:rsidRDefault="000C220D" w:rsidP="00243FFD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067B0">
              <w:t>Results not presented separately for mode of death</w:t>
            </w:r>
          </w:p>
        </w:tc>
      </w:tr>
    </w:tbl>
    <w:p w:rsidR="000C220D" w:rsidRDefault="000C220D">
      <w:pPr>
        <w:rPr>
          <w:b/>
          <w:sz w:val="26"/>
          <w:szCs w:val="26"/>
        </w:rPr>
      </w:pPr>
    </w:p>
    <w:p w:rsidR="000C220D" w:rsidRPr="009067B0" w:rsidRDefault="000C220D" w:rsidP="000C220D">
      <w:pPr>
        <w:pStyle w:val="EndNoteBibliography"/>
        <w:spacing w:after="0"/>
        <w:ind w:left="720" w:hanging="720"/>
      </w:pPr>
      <w:r>
        <w:fldChar w:fldCharType="begin"/>
      </w:r>
      <w:r w:rsidRPr="00CD3E9F">
        <w:instrText xml:space="preserve"> ADDIN EN.REFLIST </w:instrText>
      </w:r>
      <w:r>
        <w:fldChar w:fldCharType="separate"/>
      </w:r>
      <w:r w:rsidRPr="009067B0">
        <w:t>1.</w:t>
      </w:r>
      <w:r w:rsidRPr="009067B0">
        <w:tab/>
        <w:t xml:space="preserve">Agerbo E: Midlife suicide risk, partner’s psychiatric illness, spouse and child bereavement by suicide or other modes of death: a gender specific study. </w:t>
      </w:r>
      <w:r w:rsidRPr="009067B0">
        <w:rPr>
          <w:i/>
        </w:rPr>
        <w:t xml:space="preserve">J Epidemiol Community Health </w:t>
      </w:r>
      <w:r w:rsidRPr="009067B0">
        <w:t>2005, 59(5):407-41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.</w:t>
      </w:r>
      <w:r w:rsidRPr="009067B0">
        <w:tab/>
        <w:t xml:space="preserve">Boelen PA, Prigerson HG: The influence of symptoms of prolonged grief disorder, depression, and anxiety on quality of life among bereaved adults. </w:t>
      </w:r>
      <w:r w:rsidRPr="009067B0">
        <w:rPr>
          <w:i/>
        </w:rPr>
        <w:t xml:space="preserve">Eur Arch Psychiatry Clin Neurosci </w:t>
      </w:r>
      <w:r w:rsidRPr="009067B0">
        <w:t>2007, 257(8):444-45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.</w:t>
      </w:r>
      <w:r w:rsidRPr="009067B0">
        <w:tab/>
        <w:t xml:space="preserve">Bolton JM, Au W, Chateau D, Walld R, Leslie WD, Enns J, Martens PJ, Katz LY, Logsetty S, Sareen J: Bereavement after sibling death: a population-based longitudinal case-control study. </w:t>
      </w:r>
      <w:r w:rsidRPr="009067B0">
        <w:rPr>
          <w:i/>
        </w:rPr>
        <w:t xml:space="preserve">World psychiatry : official journal of the World Psychiatric Association (WPA) </w:t>
      </w:r>
      <w:r w:rsidRPr="009067B0">
        <w:t>2016, 15(1):59-66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.</w:t>
      </w:r>
      <w:r w:rsidRPr="009067B0">
        <w:tab/>
        <w:t xml:space="preserve">Brent DA, Moritz G, Bridge J, Perper J, Canobbio R: The impact of adolescent suicide on siblings and parents: a longitudinal follow-up. </w:t>
      </w:r>
      <w:r w:rsidRPr="009067B0">
        <w:rPr>
          <w:i/>
        </w:rPr>
        <w:t xml:space="preserve">Suicide Life Threat Behav </w:t>
      </w:r>
      <w:r w:rsidRPr="009067B0">
        <w:t>1996, 26(3):253-259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.</w:t>
      </w:r>
      <w:r w:rsidRPr="009067B0">
        <w:tab/>
        <w:t xml:space="preserve">Brent DA, Bridge J, Johnson BA, Connolly J: Suicidal behavior runs in families. A controlled family study of adolescent suicide victims. </w:t>
      </w:r>
      <w:r w:rsidRPr="009067B0">
        <w:rPr>
          <w:i/>
        </w:rPr>
        <w:t xml:space="preserve">Arch Gen Psychiatry </w:t>
      </w:r>
      <w:r w:rsidRPr="009067B0">
        <w:t>1996, 53(12):1145-115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6.</w:t>
      </w:r>
      <w:r w:rsidRPr="009067B0">
        <w:tab/>
        <w:t xml:space="preserve">Brent D, Melhem N, Donohoe MB, Walker M: The incidence and course of depression in bereaved youth 21 months after the loss of a parent to suicide, accident, or sudden natural death. </w:t>
      </w:r>
      <w:r w:rsidRPr="009067B0">
        <w:rPr>
          <w:i/>
        </w:rPr>
        <w:t xml:space="preserve">Am J Psychiatry </w:t>
      </w:r>
      <w:r w:rsidRPr="009067B0">
        <w:t>2009, 166(7):786-79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7.</w:t>
      </w:r>
      <w:r w:rsidRPr="009067B0">
        <w:tab/>
        <w:t xml:space="preserve">Brent DA, Melhem NM, Masten AS, Porta G, Payne MW: Longitudinal effects of parental bereavement on adolescent developmental competence. </w:t>
      </w:r>
      <w:r w:rsidRPr="009067B0">
        <w:rPr>
          <w:i/>
        </w:rPr>
        <w:t xml:space="preserve">J Clin Child Adolesc Psychol </w:t>
      </w:r>
      <w:r w:rsidRPr="009067B0">
        <w:t>2012, 41(6):778-791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8.</w:t>
      </w:r>
      <w:r w:rsidRPr="009067B0">
        <w:tab/>
        <w:t xml:space="preserve">Brent DA, Melhem NM, Oquendo M, Burke A, Birmaher B, Stanley B, Biernesser C, Keilp J, Kolko D, Ellis S: Familial Pathways to Early-Onset Suicide Attempt A 5.6-Year Prospective Study. </w:t>
      </w:r>
      <w:r w:rsidRPr="009067B0">
        <w:rPr>
          <w:i/>
        </w:rPr>
        <w:t xml:space="preserve">JAMA psychiatry </w:t>
      </w:r>
      <w:r w:rsidRPr="009067B0">
        <w:t>2015, 72(2):160-168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9.</w:t>
      </w:r>
      <w:r w:rsidRPr="009067B0">
        <w:tab/>
        <w:t xml:space="preserve">Bron B, Strack M, Rudolph G: Childhood experiences of loss and suicide attempts: significance in depressive states of major depressed and dysthymic or adjustment disordered patients. </w:t>
      </w:r>
      <w:r w:rsidRPr="009067B0">
        <w:rPr>
          <w:i/>
        </w:rPr>
        <w:t xml:space="preserve">J Affect Disord </w:t>
      </w:r>
      <w:r w:rsidRPr="009067B0">
        <w:t>1991, 23(4):165-17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lastRenderedPageBreak/>
        <w:t>10.</w:t>
      </w:r>
      <w:r w:rsidRPr="009067B0">
        <w:tab/>
        <w:t xml:space="preserve">Byrne GJ, Raphael B: The psychological symptoms of conjugal bereavement in elderly men over the first 13 months. </w:t>
      </w:r>
      <w:r w:rsidRPr="009067B0">
        <w:rPr>
          <w:i/>
        </w:rPr>
        <w:t xml:space="preserve">Int J Geriatr Psychiatry </w:t>
      </w:r>
      <w:r w:rsidRPr="009067B0">
        <w:t>1997, 12(2):241-251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1.</w:t>
      </w:r>
      <w:r w:rsidRPr="009067B0">
        <w:tab/>
        <w:t xml:space="preserve">Cerel J, Fristad MA, Weller EB, Weller RA: Suicide-bereaved children and adolescents: II. Parental and family functioning. </w:t>
      </w:r>
      <w:r w:rsidRPr="009067B0">
        <w:rPr>
          <w:i/>
        </w:rPr>
        <w:t xml:space="preserve">J Am Acad Child Adolesc Psychiatry </w:t>
      </w:r>
      <w:r w:rsidRPr="009067B0">
        <w:t>2000, 39(4):437-44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2.</w:t>
      </w:r>
      <w:r w:rsidRPr="009067B0">
        <w:tab/>
        <w:t xml:space="preserve">Cerel J, Maple M, Aldrich R, van de Venne J: Exposure to suicide and identification as survivor. Results from a random-digit dial survey. </w:t>
      </w:r>
      <w:r w:rsidRPr="009067B0">
        <w:rPr>
          <w:i/>
        </w:rPr>
        <w:t xml:space="preserve">Crisis: Journal of Crisis Intervention &amp; Suicide </w:t>
      </w:r>
      <w:r w:rsidRPr="009067B0">
        <w:t>2013, 34(6):413-419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3.</w:t>
      </w:r>
      <w:r w:rsidRPr="009067B0">
        <w:tab/>
        <w:t xml:space="preserve">Chen JH, Bierhals  AJ, Prigerson HG, Kasl SV, Mazure CM, Jacobs S: Gender differences in the effects of bereavement-related psychological distress in health outcomes. </w:t>
      </w:r>
      <w:r w:rsidRPr="009067B0">
        <w:rPr>
          <w:i/>
        </w:rPr>
        <w:t xml:space="preserve">Psychol Med </w:t>
      </w:r>
      <w:r w:rsidRPr="009067B0">
        <w:t>1999, 29(02):367-380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4.</w:t>
      </w:r>
      <w:r w:rsidRPr="009067B0">
        <w:tab/>
        <w:t xml:space="preserve">Clarke CS, Wrigley M: Suicide-related bereavement and psychiatric morbidity in the elderly. </w:t>
      </w:r>
      <w:r w:rsidRPr="009067B0">
        <w:rPr>
          <w:i/>
        </w:rPr>
        <w:t xml:space="preserve">Ir J Psychol Med </w:t>
      </w:r>
      <w:r w:rsidRPr="009067B0">
        <w:t>2014, 21(1):22-2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5.</w:t>
      </w:r>
      <w:r w:rsidRPr="009067B0">
        <w:tab/>
        <w:t xml:space="preserve">Cleiren MP, Grad O, Zavasnik A, Diekstra RF: Psychosocial impact of bereavement after suicide and fatal traffic accident: a comparative two-country study. </w:t>
      </w:r>
      <w:r w:rsidRPr="009067B0">
        <w:rPr>
          <w:i/>
        </w:rPr>
        <w:t xml:space="preserve">Acta Psychiatr Scand </w:t>
      </w:r>
      <w:r w:rsidRPr="009067B0">
        <w:t>1996, 94(1):37-4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6.</w:t>
      </w:r>
      <w:r w:rsidRPr="009067B0">
        <w:tab/>
        <w:t xml:space="preserve">Cho J, Jung SH, Kim C, Suh M, Choi YJ, Sohn J, Cho S-K, Suh I, Shin DC, Rexrode KM: Suicide loss, changes in medical care utilization, and hospitalization for cardiovascular disease and diabetes mellitus. </w:t>
      </w:r>
      <w:r w:rsidRPr="009067B0">
        <w:rPr>
          <w:i/>
        </w:rPr>
        <w:t xml:space="preserve">Eur Heart J </w:t>
      </w:r>
      <w:r w:rsidRPr="009067B0">
        <w:t>2016, 37(9):764-770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7.</w:t>
      </w:r>
      <w:r w:rsidRPr="009067B0">
        <w:tab/>
        <w:t>de Groot M, Kollen BJ: Course of bereavement over 8-10 years in first degree relatives and spouses of people who committed suicide: longitudinal community based cohort study, vol. 347; 201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8.</w:t>
      </w:r>
      <w:r w:rsidRPr="009067B0">
        <w:tab/>
        <w:t xml:space="preserve">Dyregrov K, Dyregrov A: Siblings After Suicide—“The Forgotten Bereaved”. </w:t>
      </w:r>
      <w:r w:rsidRPr="009067B0">
        <w:rPr>
          <w:i/>
        </w:rPr>
        <w:t xml:space="preserve">Suicide Life Threat Behav </w:t>
      </w:r>
      <w:r w:rsidRPr="009067B0">
        <w:t>2005, 35(6):714-72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19.</w:t>
      </w:r>
      <w:r w:rsidRPr="009067B0">
        <w:tab/>
        <w:t xml:space="preserve">Erlangsen A, Jeune B, Bille-Brahe U, Vaupel JW: Loss of partner and suicide risks among oldest old: a population-based register study. </w:t>
      </w:r>
      <w:r w:rsidRPr="009067B0">
        <w:rPr>
          <w:i/>
        </w:rPr>
        <w:t xml:space="preserve">Age Ageing </w:t>
      </w:r>
      <w:r w:rsidRPr="009067B0">
        <w:t>2004, 33(4):378-38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0.</w:t>
      </w:r>
      <w:r w:rsidRPr="009067B0">
        <w:tab/>
        <w:t xml:space="preserve">Feigelman W, Jordan JR, Gorman BS: Personal growth after a suicide loss: cross-sectional findings suggest growth after loss may be associated with better mental health among survivors. </w:t>
      </w:r>
      <w:r w:rsidRPr="009067B0">
        <w:rPr>
          <w:i/>
        </w:rPr>
        <w:t xml:space="preserve">Omega </w:t>
      </w:r>
      <w:r w:rsidRPr="009067B0">
        <w:t>2009, 59(3):181-20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1.</w:t>
      </w:r>
      <w:r w:rsidRPr="009067B0">
        <w:tab/>
        <w:t xml:space="preserve">Feigelman W, Jordan JR, Gorman BS: Parental grief after a child's drug death compared to other death causes: investigating a greatly neglected bereavement population. </w:t>
      </w:r>
      <w:r w:rsidRPr="009067B0">
        <w:rPr>
          <w:i/>
        </w:rPr>
        <w:t xml:space="preserve">Omega </w:t>
      </w:r>
      <w:r w:rsidRPr="009067B0">
        <w:t>2011, 63(4):291-316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2.</w:t>
      </w:r>
      <w:r w:rsidRPr="009067B0">
        <w:tab/>
        <w:t xml:space="preserve">Floyd FJ, Mailick Seltzer M, Greenberg JS, Song J: Parental bereavement during mid-to-later life: pre- to postbereavement functioning and intrapersonal resources for coping. </w:t>
      </w:r>
      <w:r w:rsidRPr="009067B0">
        <w:rPr>
          <w:i/>
        </w:rPr>
        <w:t xml:space="preserve">Psychol Aging </w:t>
      </w:r>
      <w:r w:rsidRPr="009067B0">
        <w:t>2013, 28(2):402-41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3.</w:t>
      </w:r>
      <w:r w:rsidRPr="009067B0">
        <w:tab/>
        <w:t xml:space="preserve">Hamdan S, Mazariegos D, Melhem NM, Porta G, Payne MW, Brent DA: Effect of parental bereavement on health risk behaviors in youth: a 3-year follow-up. </w:t>
      </w:r>
      <w:r w:rsidRPr="009067B0">
        <w:rPr>
          <w:i/>
        </w:rPr>
        <w:t xml:space="preserve">Arch Pediatr Adolesc Med </w:t>
      </w:r>
      <w:r w:rsidRPr="009067B0">
        <w:t>2012, 166(3):216-22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4.</w:t>
      </w:r>
      <w:r w:rsidRPr="009067B0">
        <w:tab/>
        <w:t xml:space="preserve">Hamdan S, Melhem NM, Porta G, Song MS, Brent DA: Alcohol and substance abuse in parentally bereaved youth. </w:t>
      </w:r>
      <w:r w:rsidRPr="009067B0">
        <w:rPr>
          <w:i/>
        </w:rPr>
        <w:t xml:space="preserve">J Clin Psychiatry </w:t>
      </w:r>
      <w:r w:rsidRPr="009067B0">
        <w:t>2013, 74(8):828-83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5.</w:t>
      </w:r>
      <w:r w:rsidRPr="009067B0">
        <w:tab/>
        <w:t xml:space="preserve">Harrington R, Harrison L: Unproven assumptions about the impact of bereavement on children. </w:t>
      </w:r>
      <w:r w:rsidRPr="009067B0">
        <w:rPr>
          <w:i/>
        </w:rPr>
        <w:t xml:space="preserve">J R Soc Med </w:t>
      </w:r>
      <w:r w:rsidRPr="009067B0">
        <w:t>1999, 92(5):230-23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6.</w:t>
      </w:r>
      <w:r w:rsidRPr="009067B0">
        <w:tab/>
        <w:t xml:space="preserve">Kovarsky RS: Loneliness and disturbed grief: a comparison of parents who lost a child to suicide or accidental death. </w:t>
      </w:r>
      <w:r w:rsidRPr="009067B0">
        <w:rPr>
          <w:i/>
        </w:rPr>
        <w:t xml:space="preserve">Arch Psychiatr Nurs </w:t>
      </w:r>
      <w:r w:rsidRPr="009067B0">
        <w:t>1989, 3(2):86-96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7.</w:t>
      </w:r>
      <w:r w:rsidRPr="009067B0">
        <w:tab/>
        <w:t xml:space="preserve">Levav I, Kohn R, Iscovich J, Abramson JH, Tsai WY, Vigdorovich D: Cancer incidence and survival following bereavement. </w:t>
      </w:r>
      <w:r w:rsidRPr="009067B0">
        <w:rPr>
          <w:i/>
        </w:rPr>
        <w:t xml:space="preserve">Am J Public Health </w:t>
      </w:r>
      <w:r w:rsidRPr="009067B0">
        <w:t>2000, 90(10):1601-1607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8.</w:t>
      </w:r>
      <w:r w:rsidRPr="009067B0">
        <w:tab/>
        <w:t xml:space="preserve">Kvikstad A, Vatten LJ: Risk and prognosis of cancer in middle-aged women who have experienced the death of a child. </w:t>
      </w:r>
      <w:r w:rsidRPr="009067B0">
        <w:rPr>
          <w:i/>
        </w:rPr>
        <w:t xml:space="preserve">Int J Cancer </w:t>
      </w:r>
      <w:r w:rsidRPr="009067B0">
        <w:t>1996, 67(2):165-169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29.</w:t>
      </w:r>
      <w:r w:rsidRPr="009067B0">
        <w:tab/>
        <w:t xml:space="preserve">Li J, Laursen TM, Precht DH, Olsen J, Mortensen PB: Hospitalization for mental illness among parents after the death of a child. </w:t>
      </w:r>
      <w:r w:rsidRPr="009067B0">
        <w:rPr>
          <w:i/>
        </w:rPr>
        <w:t xml:space="preserve">N Engl J Med </w:t>
      </w:r>
      <w:r w:rsidRPr="009067B0">
        <w:t>2005, 352(12):1190-1196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lastRenderedPageBreak/>
        <w:t>30.</w:t>
      </w:r>
      <w:r w:rsidRPr="009067B0">
        <w:tab/>
        <w:t xml:space="preserve">Li J, Johansen C, Bronnum-Hansen H, Stenager E, Koch-Henriksen N, Olsen J: The risk of multiple sclerosis in bereaved parents: A nationwide cohort study in Denmark. </w:t>
      </w:r>
      <w:r w:rsidRPr="009067B0">
        <w:rPr>
          <w:i/>
        </w:rPr>
        <w:t xml:space="preserve">Neurology </w:t>
      </w:r>
      <w:r w:rsidRPr="009067B0">
        <w:t>2004, 62(5):726-729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1.</w:t>
      </w:r>
      <w:r w:rsidRPr="009067B0">
        <w:tab/>
        <w:t xml:space="preserve">Lohan JAMSA: Bereaved Mothers' Marital Status and Family Functioning After a Child's Sudden, Violent Death: A Preliminary Study. </w:t>
      </w:r>
      <w:r w:rsidRPr="009067B0">
        <w:rPr>
          <w:i/>
        </w:rPr>
        <w:t xml:space="preserve">Journal of Loss &amp; Trauma </w:t>
      </w:r>
      <w:r w:rsidRPr="009067B0">
        <w:t>2007, 12(4):333-347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2.</w:t>
      </w:r>
      <w:r w:rsidRPr="009067B0">
        <w:tab/>
        <w:t xml:space="preserve">McIntosh J, Kelly LD: Survivors' reactions: suicide vs. other causes. </w:t>
      </w:r>
      <w:r w:rsidRPr="009067B0">
        <w:rPr>
          <w:i/>
        </w:rPr>
        <w:t xml:space="preserve">Crisis </w:t>
      </w:r>
      <w:r w:rsidRPr="009067B0">
        <w:t>1992, 13(2):82-9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3.</w:t>
      </w:r>
      <w:r w:rsidRPr="009067B0">
        <w:tab/>
        <w:t xml:space="preserve">Melhem NM, Moritz G, Walker M, Shear MK, Brent D: Phenomenology and correlates of complicated grief in children and adolescents. </w:t>
      </w:r>
      <w:r w:rsidRPr="009067B0">
        <w:rPr>
          <w:i/>
        </w:rPr>
        <w:t xml:space="preserve">J Am Acad Child Adolesc Psychiatry </w:t>
      </w:r>
      <w:r w:rsidRPr="009067B0">
        <w:t>2007, 46(4):493-499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4.</w:t>
      </w:r>
      <w:r w:rsidRPr="009067B0">
        <w:tab/>
        <w:t xml:space="preserve">Melhem NM, Walker M, Moritz G, Brent DA: Antecedents and sequelae of sudden parental death in offspring and surviving caregivers. </w:t>
      </w:r>
      <w:r w:rsidRPr="009067B0">
        <w:rPr>
          <w:i/>
        </w:rPr>
        <w:t xml:space="preserve">Arch Pediatr Adolesc Med </w:t>
      </w:r>
      <w:r w:rsidRPr="009067B0">
        <w:t>2008, 162(5):403-410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5.</w:t>
      </w:r>
      <w:r w:rsidRPr="009067B0">
        <w:tab/>
        <w:t xml:space="preserve">Melhem NM, Porta G, Shamseddeen W, Walker Payne M, Brent DA: Grief in children and adolescents bereaved by sudden parental death. </w:t>
      </w:r>
      <w:r w:rsidRPr="009067B0">
        <w:rPr>
          <w:i/>
        </w:rPr>
        <w:t xml:space="preserve">Arch Gen Psychiatry </w:t>
      </w:r>
      <w:r w:rsidRPr="009067B0">
        <w:t>2011, 68(9):911-919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6.</w:t>
      </w:r>
      <w:r w:rsidRPr="009067B0">
        <w:tab/>
        <w:t xml:space="preserve">Mitchell AM, Sakraida TJ, Kim Y, Bullian L, Chiappetta L: Depression, Anxiety and Quality of Life in Suicide Survivors: A Comparison of Close and Distant Relationships. </w:t>
      </w:r>
      <w:r w:rsidRPr="009067B0">
        <w:rPr>
          <w:i/>
        </w:rPr>
        <w:t xml:space="preserve">Arch Psychiatr Nurs </w:t>
      </w:r>
      <w:r w:rsidRPr="009067B0">
        <w:t>2009, 23(1):2-10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7.</w:t>
      </w:r>
      <w:r w:rsidRPr="009067B0">
        <w:tab/>
        <w:t xml:space="preserve">Mittendorfer-Rutz E, Rasmussen F, Wasserman D: Familial clustering of suicidal behaviour and psychopathology in young suicide attempters. </w:t>
      </w:r>
      <w:r w:rsidRPr="009067B0">
        <w:rPr>
          <w:i/>
        </w:rPr>
        <w:t xml:space="preserve">Soc Psychiatry Psychiatr Epidemiol </w:t>
      </w:r>
      <w:r w:rsidRPr="009067B0">
        <w:t>2008, 43(1):28-36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8.</w:t>
      </w:r>
      <w:r w:rsidRPr="009067B0">
        <w:tab/>
        <w:t xml:space="preserve">Muniz-Cohen M, Melhem NM, Brent DA: Health risk behaviors in parentally bereaved youth. </w:t>
      </w:r>
      <w:r w:rsidRPr="009067B0">
        <w:rPr>
          <w:i/>
        </w:rPr>
        <w:t xml:space="preserve">Arch Pediatr Adolesc Med </w:t>
      </w:r>
      <w:r w:rsidRPr="009067B0">
        <w:t>2010, 164(7):621-62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39.</w:t>
      </w:r>
      <w:r w:rsidRPr="009067B0">
        <w:tab/>
        <w:t xml:space="preserve">Murphy SA: A bereavement intervention for parents following the sudden, violent deaths of their 12-28-year-old children: description and applications to clinical practice. </w:t>
      </w:r>
      <w:r w:rsidRPr="009067B0">
        <w:rPr>
          <w:i/>
        </w:rPr>
        <w:t xml:space="preserve">Can J Nurs Res </w:t>
      </w:r>
      <w:r w:rsidRPr="009067B0">
        <w:t>1997, 29(4):51-7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0.</w:t>
      </w:r>
      <w:r w:rsidRPr="009067B0">
        <w:tab/>
        <w:t xml:space="preserve">Murphy SA, Lohan J, Braun T, Johnson LC, Cain KC, Beaton RD: Parents' health, health care utilization, and health behaviors following the violent deaths of their 12- to 28-year-old children: a prospective longitudinal analysis. </w:t>
      </w:r>
      <w:r w:rsidRPr="009067B0">
        <w:rPr>
          <w:i/>
        </w:rPr>
        <w:t xml:space="preserve">Death Stud </w:t>
      </w:r>
      <w:r w:rsidRPr="009067B0">
        <w:t>1999, 23(7):589-616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1.</w:t>
      </w:r>
      <w:r w:rsidRPr="009067B0">
        <w:tab/>
        <w:t xml:space="preserve">Murphy SA, Braun T, Tillery L, Cain KC, Johnson LC, Beaton RD: PTSD Among Bereaved Parents Following the Violent Deaths of Their 12- to 28-Year-Old Children: A Longitudinal Prospective Analysis. </w:t>
      </w:r>
      <w:r w:rsidRPr="009067B0">
        <w:rPr>
          <w:i/>
        </w:rPr>
        <w:t xml:space="preserve">J Trauma Stress </w:t>
      </w:r>
      <w:r w:rsidRPr="009067B0">
        <w:t>1999, 12(2):273-291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2.</w:t>
      </w:r>
      <w:r w:rsidRPr="009067B0">
        <w:tab/>
        <w:t xml:space="preserve">Murphy SA, Clark Johnson L, Wu L, Fan JJ, Lohan J: Bereaved parents' outcomes 4 to 60 months after their children's deaths by accident, suicide, or homicide: A comparative study demonstrating differences. </w:t>
      </w:r>
      <w:r w:rsidRPr="009067B0">
        <w:rPr>
          <w:i/>
        </w:rPr>
        <w:t xml:space="preserve">Death Stud </w:t>
      </w:r>
      <w:r w:rsidRPr="009067B0">
        <w:t>2003, 27(1):39-61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3.</w:t>
      </w:r>
      <w:r w:rsidRPr="009067B0">
        <w:tab/>
        <w:t xml:space="preserve">Murphy SA, Johnson C, Lohan J: The Effectiveness of Coping Resources and Strategies Used by Bereaved Parents 1 and 5 Years after the Violent Deaths of Their Children. </w:t>
      </w:r>
      <w:r w:rsidRPr="009067B0">
        <w:rPr>
          <w:i/>
        </w:rPr>
        <w:t xml:space="preserve">OMEGA - Journal of Death and Dying </w:t>
      </w:r>
      <w:r w:rsidRPr="009067B0">
        <w:t>2003, 47(1):25-4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4.</w:t>
      </w:r>
      <w:r w:rsidRPr="009067B0">
        <w:tab/>
        <w:t xml:space="preserve">Murphy SA, Tapper VJ, Johnson LC, Lohan J: Suicide ideation among parents bereaved by the violent deaths of their children. </w:t>
      </w:r>
      <w:r w:rsidRPr="009067B0">
        <w:rPr>
          <w:i/>
        </w:rPr>
        <w:t xml:space="preserve">Issues Ment Health Nurs </w:t>
      </w:r>
      <w:r w:rsidRPr="009067B0">
        <w:t>2003, 24(1):5-25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5.</w:t>
      </w:r>
      <w:r w:rsidRPr="009067B0">
        <w:tab/>
        <w:t xml:space="preserve">Murphy SA, Johnson LC: Finding meaning in a child's violent death: a five-year prospective analysis of parents' personal narratives and empirical data. </w:t>
      </w:r>
      <w:r w:rsidRPr="009067B0">
        <w:rPr>
          <w:i/>
        </w:rPr>
        <w:t xml:space="preserve">Death Stud </w:t>
      </w:r>
      <w:r w:rsidRPr="009067B0">
        <w:t>2003, 27(5):381-404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6.</w:t>
      </w:r>
      <w:r w:rsidRPr="009067B0">
        <w:tab/>
        <w:t xml:space="preserve">Pitman AL, Osborn DPJ, Rantell K, King MB: Bereavement by suicide as a risk factor for suicide attempt: a cross-sectional national UK-wide study of 3432 young bereaved adults. </w:t>
      </w:r>
      <w:r w:rsidRPr="009067B0">
        <w:rPr>
          <w:i/>
        </w:rPr>
        <w:t xml:space="preserve">BMJ Open </w:t>
      </w:r>
      <w:r w:rsidRPr="009067B0">
        <w:t>2016, 6(1)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7.</w:t>
      </w:r>
      <w:r w:rsidRPr="009067B0">
        <w:tab/>
        <w:t xml:space="preserve">Prigerson HG, Bierhals AJ, Kasl SV, Reynolds CF, 3rd, Shear MK, Day N, Beery LC, Newsom JT, Jacobs S: Traumatic grief as a risk factor for mental and physical morbidity. </w:t>
      </w:r>
      <w:r w:rsidRPr="009067B0">
        <w:rPr>
          <w:i/>
        </w:rPr>
        <w:t xml:space="preserve">The American Journal Of Psychiatry </w:t>
      </w:r>
      <w:r w:rsidRPr="009067B0">
        <w:t>1997, 154(5):616-623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8.</w:t>
      </w:r>
      <w:r w:rsidRPr="009067B0">
        <w:tab/>
        <w:t xml:space="preserve">Qin P, Mortensen PB: The impact of parental status on the risk of completed suicide. </w:t>
      </w:r>
      <w:r w:rsidRPr="009067B0">
        <w:rPr>
          <w:i/>
        </w:rPr>
        <w:t xml:space="preserve">Arch Gen Psychiatry </w:t>
      </w:r>
      <w:r w:rsidRPr="009067B0">
        <w:t>2003, 60(8):797-80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49.</w:t>
      </w:r>
      <w:r w:rsidRPr="009067B0">
        <w:tab/>
        <w:t xml:space="preserve">Range LM, Calhoun LG: Responses following Suicide and Other Types of Death: The Perspective of the Bereaved. </w:t>
      </w:r>
      <w:r w:rsidRPr="009067B0">
        <w:rPr>
          <w:i/>
        </w:rPr>
        <w:t xml:space="preserve">OMEGA - Journal of Death and Dying </w:t>
      </w:r>
      <w:r w:rsidRPr="009067B0">
        <w:t>1990, 21(4):311-320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lastRenderedPageBreak/>
        <w:t>50.</w:t>
      </w:r>
      <w:r w:rsidRPr="009067B0">
        <w:tab/>
        <w:t xml:space="preserve">Rostila M, Saarela J, Kawachi I: The Forgotten Griever: A Nationwide Follow-up Study of Mortality Subsequent to the Death of a Sibling. </w:t>
      </w:r>
      <w:r w:rsidRPr="009067B0">
        <w:rPr>
          <w:i/>
        </w:rPr>
        <w:t xml:space="preserve">Am J Epidemiol </w:t>
      </w:r>
      <w:r w:rsidRPr="009067B0">
        <w:t>2012, 176(4):338-346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1.</w:t>
      </w:r>
      <w:r w:rsidRPr="009067B0">
        <w:tab/>
        <w:t xml:space="preserve">Rostila M, Saarela J, Kawachi I, Hjern A: Testing the anniversary reaction: causal effects of bereavement in a nationwide follow-up study from Sweden. </w:t>
      </w:r>
      <w:r w:rsidRPr="009067B0">
        <w:rPr>
          <w:i/>
        </w:rPr>
        <w:t xml:space="preserve">Eur J Epidemiol </w:t>
      </w:r>
      <w:r w:rsidRPr="009067B0">
        <w:t>2015, 30(3):239-247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2.</w:t>
      </w:r>
      <w:r w:rsidRPr="009067B0">
        <w:tab/>
        <w:t xml:space="preserve">Rubenowitz E, Waern M, Wilhelmson K, Allebeck P: Life events and psychosocial factors in elderly suicides – a case–control study. </w:t>
      </w:r>
      <w:r w:rsidRPr="009067B0">
        <w:rPr>
          <w:i/>
        </w:rPr>
        <w:t xml:space="preserve">Psychol Med </w:t>
      </w:r>
      <w:r w:rsidRPr="009067B0">
        <w:t>2001, 31(7):1193-1202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3.</w:t>
      </w:r>
      <w:r w:rsidRPr="009067B0">
        <w:tab/>
        <w:t xml:space="preserve">Saarinen PI, Hintikka J, Viinamaki H, Lehtonen J, Lonnqvist J: Is it possible to adapt to the suicide of a close individual? Results of a 10-year prospective follow-up study. </w:t>
      </w:r>
      <w:r w:rsidRPr="009067B0">
        <w:rPr>
          <w:i/>
        </w:rPr>
        <w:t xml:space="preserve">Int J Soc Psychiatry </w:t>
      </w:r>
      <w:r w:rsidRPr="009067B0">
        <w:t>2000, 46(3):182-190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4.</w:t>
      </w:r>
      <w:r w:rsidRPr="009067B0">
        <w:tab/>
        <w:t xml:space="preserve">Segal NL: Suicidal Behaviors in Surviving Monozygotic and Dizygotic Co‐Twins: Is the Nature of the Co‐Twin's Cause of Death a Factor? </w:t>
      </w:r>
      <w:r w:rsidRPr="009067B0">
        <w:rPr>
          <w:i/>
        </w:rPr>
        <w:t xml:space="preserve">Suicide Life Threat Behav </w:t>
      </w:r>
      <w:r w:rsidRPr="009067B0">
        <w:t>2009, 39(6):569-575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5.</w:t>
      </w:r>
      <w:r w:rsidRPr="009067B0">
        <w:tab/>
        <w:t xml:space="preserve">Séguin M, Lesage A, Kiely M: History of Early Loss Among a Group of Suicide Survivors. </w:t>
      </w:r>
      <w:r w:rsidRPr="009067B0">
        <w:rPr>
          <w:i/>
        </w:rPr>
        <w:t xml:space="preserve">Crisis </w:t>
      </w:r>
      <w:r w:rsidRPr="009067B0">
        <w:t>1995, 16(3):121-125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6.</w:t>
      </w:r>
      <w:r w:rsidRPr="009067B0">
        <w:tab/>
        <w:t xml:space="preserve">Sorensen HJ, Mortensen EL, Wang AG, Juel K, Silverton L, Mednick SA: Suicide and mental illness in parents and risk of suicide in offspring: a birth cohort study. </w:t>
      </w:r>
      <w:r w:rsidRPr="009067B0">
        <w:rPr>
          <w:i/>
        </w:rPr>
        <w:t xml:space="preserve">Soc Psychiatry Psychiatr Epidemiol </w:t>
      </w:r>
      <w:r w:rsidRPr="009067B0">
        <w:t>2009, 44(9):748-751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7.</w:t>
      </w:r>
      <w:r w:rsidRPr="009067B0">
        <w:tab/>
        <w:t xml:space="preserve">Wolchik SA, Tein JY, Sandler IN, Ayers TS: Stressors, quality of the child-caregiver relationship, and children's mental health problems after parental death: the mediating role of self-system beliefs. </w:t>
      </w:r>
      <w:r w:rsidRPr="009067B0">
        <w:rPr>
          <w:i/>
        </w:rPr>
        <w:t xml:space="preserve">J Abnorm Child Psychol </w:t>
      </w:r>
      <w:r w:rsidRPr="009067B0">
        <w:t>2006, 34(2):221-238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8.</w:t>
      </w:r>
      <w:r w:rsidRPr="009067B0">
        <w:tab/>
        <w:t xml:space="preserve">Zetumer S, Young I, Shear MK, Skritskaya N, Lebowitz B, Simon N, Reynolds C, Mauro C, Zisook S: The impact of losing a child on the clinical presentation of complicated grief. </w:t>
      </w:r>
      <w:r w:rsidRPr="009067B0">
        <w:rPr>
          <w:i/>
        </w:rPr>
        <w:t xml:space="preserve">J Affect Disord </w:t>
      </w:r>
      <w:r w:rsidRPr="009067B0">
        <w:t>2015, 170:15-21.</w:t>
      </w:r>
    </w:p>
    <w:p w:rsidR="000C220D" w:rsidRPr="009067B0" w:rsidRDefault="000C220D" w:rsidP="000C220D">
      <w:pPr>
        <w:pStyle w:val="EndNoteBibliography"/>
        <w:spacing w:after="0"/>
        <w:ind w:left="720" w:hanging="720"/>
      </w:pPr>
      <w:r w:rsidRPr="009067B0">
        <w:t>59.</w:t>
      </w:r>
      <w:r w:rsidRPr="009067B0">
        <w:tab/>
        <w:t xml:space="preserve">Zisook S, Lyons L: Bereavement and Unresolved Grief in Psychiatric Outpatients. </w:t>
      </w:r>
      <w:r w:rsidRPr="009067B0">
        <w:rPr>
          <w:i/>
        </w:rPr>
        <w:t xml:space="preserve">OMEGA - Journal of Death and Dying </w:t>
      </w:r>
      <w:r w:rsidRPr="009067B0">
        <w:t>1990, 20(4):307-322.</w:t>
      </w:r>
    </w:p>
    <w:p w:rsidR="000C220D" w:rsidRPr="009067B0" w:rsidRDefault="000C220D" w:rsidP="000C220D">
      <w:pPr>
        <w:pStyle w:val="EndNoteBibliography"/>
        <w:ind w:left="720" w:hanging="720"/>
      </w:pPr>
      <w:r w:rsidRPr="009067B0">
        <w:t>60.</w:t>
      </w:r>
      <w:r w:rsidRPr="009067B0">
        <w:tab/>
        <w:t xml:space="preserve">Zisook S, Shuchter SR: Uncomplicated bereavement. </w:t>
      </w:r>
      <w:r w:rsidRPr="009067B0">
        <w:rPr>
          <w:i/>
        </w:rPr>
        <w:t xml:space="preserve">J Clin Psychiatry </w:t>
      </w:r>
      <w:r w:rsidRPr="009067B0">
        <w:t>1993, 54(10):365-372.</w:t>
      </w:r>
    </w:p>
    <w:p w:rsidR="000C220D" w:rsidRDefault="000C220D" w:rsidP="000C220D">
      <w:r>
        <w:fldChar w:fldCharType="end"/>
      </w:r>
    </w:p>
    <w:p w:rsidR="000C220D" w:rsidRPr="000C220D" w:rsidRDefault="000C220D">
      <w:pPr>
        <w:rPr>
          <w:sz w:val="24"/>
          <w:szCs w:val="24"/>
        </w:rPr>
      </w:pPr>
    </w:p>
    <w:sectPr w:rsidR="000C220D" w:rsidRPr="000C220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C220D"/>
    <w:rsid w:val="000C220D"/>
    <w:rsid w:val="003C2CE9"/>
    <w:rsid w:val="00792F56"/>
    <w:rsid w:val="00CC6A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6CC1604-6E12-46FD-928B-B361517668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2">
    <w:name w:val="Plain Table 2"/>
    <w:basedOn w:val="TableNormal"/>
    <w:uiPriority w:val="42"/>
    <w:rsid w:val="000C220D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">
    <w:name w:val="EndNote Bibliography"/>
    <w:basedOn w:val="Normal"/>
    <w:link w:val="EndNoteBibliographyChar"/>
    <w:rsid w:val="000C220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C220D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0275</Words>
  <Characters>58570</Characters>
  <Application>Microsoft Office Word</Application>
  <DocSecurity>0</DocSecurity>
  <Lines>488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College Cork</Company>
  <LinksUpToDate>false</LinksUpToDate>
  <CharactersWithSpaces>687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pillane, Ailbhe</dc:creator>
  <cp:keywords/>
  <dc:description/>
  <cp:lastModifiedBy>Spillane, Ailbhe</cp:lastModifiedBy>
  <cp:revision>2</cp:revision>
  <dcterms:created xsi:type="dcterms:W3CDTF">2017-10-10T08:35:00Z</dcterms:created>
  <dcterms:modified xsi:type="dcterms:W3CDTF">2017-11-27T11:03:00Z</dcterms:modified>
</cp:coreProperties>
</file>